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Dr. Emilie Pothin</w:t>
      </w:r>
    </w:p>
    <w:p w14:paraId="74F5E163" w14:textId="77777777" w:rsidR="002A1BD8" w:rsidRPr="00703CF5" w:rsidRDefault="00D36785">
      <w:pPr>
        <w:spacing w:after="0"/>
        <w:ind w:left="3600" w:firstLine="720"/>
        <w:rPr>
          <w:sz w:val="28"/>
          <w:szCs w:val="28"/>
          <w:lang w:val="en-US"/>
        </w:rPr>
      </w:pPr>
      <w:r w:rsidRPr="00703CF5">
        <w:rPr>
          <w:sz w:val="28"/>
          <w:szCs w:val="28"/>
          <w:lang w:val="en-US"/>
        </w:rPr>
        <w:t>Prof. Christian Lengeler</w:t>
      </w:r>
    </w:p>
    <w:p w14:paraId="17D4963E" w14:textId="77777777" w:rsidR="002A1BD8" w:rsidRPr="00703CF5" w:rsidRDefault="002A1BD8">
      <w:pPr>
        <w:spacing w:after="0"/>
        <w:ind w:left="720"/>
        <w:rPr>
          <w:b/>
          <w:color w:val="BF3227"/>
          <w:sz w:val="28"/>
          <w:szCs w:val="28"/>
          <w:lang w:val="en-US"/>
        </w:rPr>
      </w:pPr>
    </w:p>
    <w:p w14:paraId="519484FD" w14:textId="77777777"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Dr. Christian Selinger</w:t>
      </w:r>
    </w:p>
    <w:p w14:paraId="49BECE27" w14:textId="77777777" w:rsidR="00947B06" w:rsidRDefault="00947B06" w:rsidP="00947B06">
      <w:pPr>
        <w:spacing w:after="0"/>
        <w:ind w:left="720"/>
        <w:rPr>
          <w:sz w:val="28"/>
          <w:szCs w:val="28"/>
          <w:lang w:val="en-US"/>
        </w:rPr>
      </w:pPr>
    </w:p>
    <w:p w14:paraId="37F78BC1" w14:textId="77777777"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BA0970">
        <w:rPr>
          <w:sz w:val="28"/>
          <w:szCs w:val="28"/>
          <w:lang w:val="en-US"/>
        </w:rPr>
        <w:t xml:space="preserve">Proposal draft for review </w:t>
      </w:r>
      <w:r w:rsidRPr="00703CF5">
        <w:rPr>
          <w:sz w:val="28"/>
          <w:szCs w:val="28"/>
          <w:lang w:val="en-US"/>
        </w:rPr>
        <w:t xml:space="preserve">=&gt; </w:t>
      </w:r>
      <w:r w:rsidRPr="00BA0970">
        <w:rPr>
          <w:sz w:val="28"/>
          <w:szCs w:val="28"/>
          <w:highlight w:val="yellow"/>
          <w:lang w:val="en-US"/>
        </w:rPr>
        <w:t>Revised proposal</w:t>
      </w:r>
      <w:r w:rsidRPr="00703CF5">
        <w:rPr>
          <w:sz w:val="28"/>
          <w:szCs w:val="28"/>
          <w:lang w:val="en-US"/>
        </w:rPr>
        <w:t xml:space="preserve"> =&gt; Final proposal </w:t>
      </w:r>
    </w:p>
    <w:p w14:paraId="0CBB682F" w14:textId="42D70CD8" w:rsidR="002A1BD8" w:rsidRPr="00ED0801" w:rsidRDefault="00D36785">
      <w:pPr>
        <w:spacing w:after="0"/>
        <w:ind w:left="720"/>
        <w:rPr>
          <w:sz w:val="28"/>
          <w:szCs w:val="28"/>
          <w:lang w:val="en-US"/>
        </w:rPr>
      </w:pPr>
      <w:r w:rsidRPr="00ED0801">
        <w:rPr>
          <w:b/>
          <w:sz w:val="28"/>
          <w:szCs w:val="28"/>
          <w:lang w:val="en-US"/>
        </w:rPr>
        <w:t>Version number:</w:t>
      </w:r>
      <w:r w:rsidR="008B19EC">
        <w:rPr>
          <w:sz w:val="28"/>
          <w:szCs w:val="28"/>
          <w:lang w:val="en-US"/>
        </w:rPr>
        <w:t xml:space="preserve"> 2.3</w:t>
      </w:r>
      <w:r w:rsidRPr="00ED0801">
        <w:rPr>
          <w:sz w:val="28"/>
          <w:szCs w:val="28"/>
          <w:lang w:val="en-US"/>
        </w:rPr>
        <w:t>,</w:t>
      </w:r>
      <w:r w:rsidR="008B19EC">
        <w:rPr>
          <w:sz w:val="28"/>
          <w:szCs w:val="28"/>
          <w:lang w:val="en-US"/>
        </w:rPr>
        <w:t xml:space="preserve"> 06-08</w:t>
      </w:r>
      <w:bookmarkStart w:id="0" w:name="_GoBack"/>
      <w:bookmarkEnd w:id="0"/>
      <w:r w:rsidRPr="00ED0801">
        <w:rPr>
          <w:sz w:val="28"/>
          <w:szCs w:val="28"/>
          <w:lang w:val="en-US"/>
        </w:rPr>
        <w:t>-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1" w:name="_heading=h.bixujp7qrnho" w:colFirst="0" w:colLast="0"/>
      <w:bookmarkEnd w:id="1"/>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2" w:name="_heading=h.1fob9te" w:colFirst="0" w:colLast="0"/>
            <w:bookmarkStart w:id="3" w:name="_Toc172629680"/>
            <w:bookmarkEnd w:id="2"/>
            <w:r w:rsidRPr="009872D7">
              <w:rPr>
                <w:sz w:val="32"/>
                <w:lang w:val="en-US"/>
              </w:rPr>
              <w:lastRenderedPageBreak/>
              <w:t>CONTACT</w:t>
            </w:r>
            <w:bookmarkEnd w:id="3"/>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Pr="008B19EC"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8B19EC">
              <w:rPr>
                <w:sz w:val="20"/>
                <w:szCs w:val="20"/>
                <w:lang w:val="en-US"/>
              </w:rPr>
              <w:t>Kreuzs</w:t>
            </w:r>
            <w:r w:rsidRPr="008B19EC">
              <w:rPr>
                <w:color w:val="000000"/>
                <w:sz w:val="20"/>
                <w:szCs w:val="20"/>
                <w:lang w:val="en-US"/>
              </w:rPr>
              <w:t xml:space="preserve">trasse </w:t>
            </w:r>
            <w:r w:rsidRPr="008B19EC">
              <w:rPr>
                <w:sz w:val="20"/>
                <w:szCs w:val="20"/>
                <w:lang w:val="en-US"/>
              </w:rPr>
              <w:t>2</w:t>
            </w:r>
          </w:p>
          <w:p w14:paraId="47BB9E5C" w14:textId="77777777" w:rsidR="002A1BD8" w:rsidRPr="008B19EC"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8B19EC">
              <w:rPr>
                <w:color w:val="000000"/>
                <w:sz w:val="20"/>
                <w:szCs w:val="20"/>
                <w:lang w:val="en-US"/>
              </w:rPr>
              <w:t xml:space="preserve">P.O. Box </w:t>
            </w:r>
          </w:p>
          <w:p w14:paraId="03B708D1" w14:textId="77777777" w:rsidR="002A1BD8" w:rsidRPr="008B19EC"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8B19EC">
              <w:rPr>
                <w:color w:val="000000"/>
                <w:sz w:val="20"/>
                <w:szCs w:val="20"/>
                <w:lang w:val="en-US"/>
              </w:rPr>
              <w:t>4</w:t>
            </w:r>
            <w:r w:rsidRPr="008B19EC">
              <w:rPr>
                <w:sz w:val="20"/>
                <w:szCs w:val="20"/>
                <w:lang w:val="en-US"/>
              </w:rPr>
              <w:t>1</w:t>
            </w:r>
            <w:r w:rsidRPr="008B19EC">
              <w:rPr>
                <w:color w:val="000000"/>
                <w:sz w:val="20"/>
                <w:szCs w:val="20"/>
                <w:lang w:val="en-US"/>
              </w:rPr>
              <w:t xml:space="preserve">23 </w:t>
            </w:r>
            <w:r w:rsidRPr="008B19EC">
              <w:rPr>
                <w:sz w:val="20"/>
                <w:szCs w:val="20"/>
                <w:lang w:val="en-US"/>
              </w:rPr>
              <w:t>Allschwll</w:t>
            </w:r>
          </w:p>
          <w:p w14:paraId="1FD9E1CA" w14:textId="77777777" w:rsidR="002A1BD8" w:rsidRPr="008B19EC"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8B19EC">
              <w:rPr>
                <w:color w:val="000000"/>
                <w:sz w:val="20"/>
                <w:szCs w:val="20"/>
                <w:lang w:val="en-US"/>
              </w:rPr>
              <w:t xml:space="preserve">Switzerland </w:t>
            </w:r>
          </w:p>
          <w:p w14:paraId="04B7CE24" w14:textId="77777777" w:rsidR="002A1BD8" w:rsidRPr="00703CF5" w:rsidRDefault="008F0288">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Pothin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Prof. Christian Lengeler</w:t>
            </w:r>
          </w:p>
          <w:p w14:paraId="09395C11"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4E3A1097"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7592F490"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Dr. Christian Selinger</w:t>
            </w:r>
          </w:p>
          <w:p w14:paraId="21BD40AF"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74674387"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38967699"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7F509C6D" w14:textId="77777777" w:rsidR="002A1BD8" w:rsidRPr="00B40EF5" w:rsidRDefault="00D36785">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528E016D" w14:textId="77777777" w:rsidR="002A1BD8" w:rsidRPr="00B40EF5" w:rsidRDefault="002A1BD8">
            <w:pPr>
              <w:keepNext w:val="0"/>
              <w:keepLines w:val="0"/>
              <w:pBdr>
                <w:top w:val="nil"/>
                <w:left w:val="nil"/>
                <w:bottom w:val="nil"/>
                <w:right w:val="nil"/>
                <w:between w:val="nil"/>
              </w:pBdr>
              <w:spacing w:after="60"/>
              <w:ind w:left="0" w:right="0"/>
              <w:jc w:val="left"/>
              <w:rPr>
                <w:b/>
                <w:sz w:val="20"/>
                <w:szCs w:val="20"/>
                <w:lang w:val="it-IT"/>
              </w:rPr>
            </w:pPr>
          </w:p>
          <w:p w14:paraId="33064965" w14:textId="786FB008" w:rsidR="005B3772" w:rsidRPr="00AF0DF3" w:rsidRDefault="005B3772" w:rsidP="005B3772">
            <w:pPr>
              <w:keepNext w:val="0"/>
              <w:keepLines w:val="0"/>
              <w:pBdr>
                <w:top w:val="nil"/>
                <w:left w:val="nil"/>
                <w:bottom w:val="nil"/>
                <w:right w:val="nil"/>
                <w:between w:val="nil"/>
              </w:pBdr>
              <w:spacing w:after="60"/>
              <w:ind w:left="0" w:right="0"/>
              <w:jc w:val="left"/>
              <w:rPr>
                <w:b/>
                <w:color w:val="468AB2"/>
                <w:sz w:val="20"/>
                <w:szCs w:val="20"/>
                <w:lang w:val="en-US"/>
              </w:rPr>
            </w:pPr>
            <w:r w:rsidRPr="00AF0DF3">
              <w:rPr>
                <w:b/>
                <w:color w:val="468AB2"/>
                <w:sz w:val="20"/>
                <w:szCs w:val="20"/>
                <w:lang w:val="en-US"/>
              </w:rPr>
              <w:t>Additional Advisor:</w:t>
            </w:r>
          </w:p>
          <w:p w14:paraId="2CD987F1" w14:textId="3C76C23C"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DBE8BFE"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 xml:space="preserve">E-mail: </w:t>
            </w:r>
            <w:hyperlink r:id="rId18">
              <w:r w:rsidRPr="005B3772">
                <w:rPr>
                  <w:color w:val="000000"/>
                  <w:sz w:val="20"/>
                  <w:szCs w:val="20"/>
                  <w:lang w:val="en-US"/>
                </w:rPr>
                <w:t>amanda.ross@swisstph.ch</w:t>
              </w:r>
            </w:hyperlink>
          </w:p>
          <w:p w14:paraId="120D8A4F" w14:textId="77777777"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747C41BC" w14:textId="706110D0" w:rsidR="002A1BD8" w:rsidRPr="005B3772" w:rsidRDefault="002A1BD8">
            <w:pPr>
              <w:keepNext w:val="0"/>
              <w:keepLines w:val="0"/>
              <w:pBdr>
                <w:top w:val="nil"/>
                <w:left w:val="nil"/>
                <w:bottom w:val="nil"/>
                <w:right w:val="nil"/>
                <w:between w:val="nil"/>
              </w:pBdr>
              <w:spacing w:after="60"/>
              <w:ind w:left="0" w:right="0"/>
              <w:jc w:val="left"/>
              <w:rPr>
                <w:color w:val="000000"/>
                <w:sz w:val="20"/>
                <w:szCs w:val="20"/>
                <w:lang w:val="en-US"/>
              </w:rPr>
            </w:pPr>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4" w:name="_heading=h.yok9w5x2jrrb" w:colFirst="0" w:colLast="0"/>
      <w:bookmarkStart w:id="5" w:name="_Toc172568761"/>
      <w:bookmarkEnd w:id="4"/>
    </w:p>
    <w:p w14:paraId="0B71BC54" w14:textId="77777777" w:rsidR="00A952E8" w:rsidRDefault="00A952E8" w:rsidP="009872D7">
      <w:pPr>
        <w:pStyle w:val="Heading1no"/>
        <w:rPr>
          <w:sz w:val="22"/>
          <w:lang w:val="en-US"/>
        </w:rPr>
      </w:pPr>
      <w:bookmarkStart w:id="6"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6"/>
    </w:p>
    <w:bookmarkStart w:id="7" w:name="_heading=h.p37vr6wb2xtw" w:colFirst="0" w:colLast="0" w:displacedByCustomXml="next"/>
    <w:bookmarkEnd w:id="7" w:displacedByCustomXml="next"/>
    <w:bookmarkEnd w:id="5"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8F0288">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8F0288">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8F0288">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8F0288">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8F0288">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8F0288">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8F0288">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8F0288">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8F0288">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8F0288">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8F0288">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8F0288">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8F0288">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8F0288">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8F0288">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8F0288">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8F0288">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8" w:name="_Toc172629682"/>
      <w:r w:rsidRPr="00123B02">
        <w:rPr>
          <w:sz w:val="22"/>
          <w:szCs w:val="22"/>
          <w:lang w:val="en-US"/>
        </w:rPr>
        <w:t>ABSTRACT</w:t>
      </w:r>
      <w:bookmarkEnd w:id="8"/>
    </w:p>
    <w:p w14:paraId="6047E331" w14:textId="04660BE7"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77777777"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r w:rsidRPr="0061667B">
        <w:rPr>
          <w:lang w:val="en-US"/>
        </w:rPr>
        <w:t xml:space="preserve">OpenMalaria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14:paraId="7A86F934" w14:textId="77777777"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 xml:space="preserve">ensitivity analysis for geographic and intervention modeling parameters will be performed where a variance-based approach (Sobol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OpenMalaria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we will focus on exploring if the geographic extension of vaccination and/or the switch to Intercepter G2 bednets will help achieve malaria control targets of the</w:t>
      </w:r>
      <w:r w:rsidR="00DF0D1F">
        <w:rPr>
          <w:lang w:val="en-US"/>
        </w:rPr>
        <w:t xml:space="preserve"> National Malaria Elimination Program (NMEP).</w:t>
      </w:r>
    </w:p>
    <w:p w14:paraId="271326B2" w14:textId="77777777"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9" w:name="_Toc172629683"/>
      <w:r w:rsidRPr="00693237">
        <w:rPr>
          <w:sz w:val="24"/>
          <w:szCs w:val="24"/>
        </w:rPr>
        <w:t>ABBREVIATIONS AND ACRONYMS</w:t>
      </w:r>
      <w:bookmarkEnd w:id="9"/>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7E6F3A"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Global Malaria Eradication Program</w:t>
            </w:r>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US President’s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r>
              <w:t>Artemisinin Combination Therapies</w:t>
            </w:r>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r>
              <w:t>Entomological Inoculation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r>
              <w:t>Expanded Programme on Immunization</w:t>
            </w:r>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Global Technical Strategy</w:t>
            </w:r>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r>
              <w:t>Indoor Residual Spraying</w:t>
            </w:r>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r>
              <w:t>Insecticide Treated Nets</w:t>
            </w:r>
          </w:p>
        </w:tc>
      </w:tr>
      <w:tr w:rsidR="002A1BD8" w:rsidRPr="007E6F3A"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r>
              <w:t>Seasonal malaria chemoprevention</w:t>
            </w:r>
          </w:p>
        </w:tc>
      </w:tr>
      <w:tr w:rsidR="002A1BD8" w:rsidRPr="007E6F3A"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r>
              <w:t>IPTp-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77777777" w:rsidR="002A1BD8" w:rsidRPr="00703CF5" w:rsidRDefault="00D36785">
            <w:pPr>
              <w:spacing w:after="0" w:line="276" w:lineRule="auto"/>
              <w:rPr>
                <w:lang w:val="en-US"/>
              </w:rPr>
            </w:pPr>
            <w:r w:rsidRPr="00703CF5">
              <w:rPr>
                <w:lang w:val="en-US"/>
              </w:rPr>
              <w:t>Intermittent preventive treatment of malaria in pregnancy with sulfadoxine-pyrimethamine</w:t>
            </w:r>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r>
              <w:rPr>
                <w:i/>
              </w:rPr>
              <w:t>Pf</w:t>
            </w:r>
            <w:r>
              <w:t>PR</w:t>
            </w:r>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Plasmodium falciparum</w:t>
            </w:r>
            <w:r>
              <w:t xml:space="preserve"> Prevalenc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World Health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Malaria Vaccine Implementation Program</w:t>
            </w:r>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based models</w:t>
            </w:r>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10" w:name="_heading=h.9dp36wvjxdcw" w:colFirst="0" w:colLast="0"/>
      <w:bookmarkEnd w:id="10"/>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1" w:name="_Toc172629684"/>
      <w:r>
        <w:rPr>
          <w:sz w:val="22"/>
          <w:szCs w:val="22"/>
        </w:rPr>
        <w:lastRenderedPageBreak/>
        <w:t>INTRODUCTION AND BACKGROUND</w:t>
      </w:r>
      <w:bookmarkEnd w:id="11"/>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5"/>
      <w:r w:rsidRPr="00703CF5">
        <w:rPr>
          <w:sz w:val="22"/>
          <w:szCs w:val="22"/>
          <w:lang w:val="en-US"/>
        </w:rPr>
        <w:t>Epidemiology of malaria and history of interventions in Ghana</w:t>
      </w:r>
      <w:bookmarkEnd w:id="12"/>
      <w:r w:rsidRPr="00703CF5">
        <w:rPr>
          <w:sz w:val="22"/>
          <w:szCs w:val="22"/>
          <w:lang w:val="en-US"/>
        </w:rPr>
        <w:t xml:space="preserve"> </w:t>
      </w:r>
    </w:p>
    <w:p w14:paraId="3627D5A6" w14:textId="77777777"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Being endemic in Ghana, malaria persists within the population at varying intensities, influenced by factors such as climate, geography, human behaviour,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malariae (1.6%) or Plasmodium ovale (1%) also being common. The main vectors for malaria transmission are </w:t>
      </w:r>
      <w:r w:rsidRPr="00703CF5">
        <w:rPr>
          <w:i/>
          <w:color w:val="0D0D0D"/>
          <w:lang w:val="en-US"/>
        </w:rPr>
        <w:t>Anopheles gambiae</w:t>
      </w:r>
      <w:r w:rsidRPr="00703CF5">
        <w:rPr>
          <w:color w:val="0D0D0D"/>
          <w:lang w:val="en-US"/>
        </w:rPr>
        <w:t xml:space="preserve">, </w:t>
      </w:r>
      <w:r w:rsidRPr="00703CF5">
        <w:rPr>
          <w:i/>
          <w:color w:val="0D0D0D"/>
          <w:lang w:val="en-US"/>
        </w:rPr>
        <w:t>Anopheles funestus</w:t>
      </w:r>
      <w:r w:rsidRPr="00703CF5">
        <w:rPr>
          <w:color w:val="0D0D0D"/>
          <w:lang w:val="en-US"/>
        </w:rPr>
        <w:t xml:space="preserve"> and </w:t>
      </w:r>
      <w:r w:rsidRPr="00703CF5">
        <w:rPr>
          <w:i/>
          <w:color w:val="0D0D0D"/>
          <w:lang w:val="en-US"/>
        </w:rPr>
        <w:t>Anopheles arabiensis</w:t>
      </w:r>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3CE53467"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sulfadoxine-pyrimethamine (IPTp-SP), </w:t>
      </w:r>
      <w:r w:rsidRPr="00703CF5">
        <w:rPr>
          <w:color w:val="212121"/>
          <w:highlight w:val="white"/>
          <w:lang w:val="en-US"/>
        </w:rPr>
        <w:t xml:space="preserve">artemisinin-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IPTp-SP are implemented nationwide whereas IRS, SMC and RTS,S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S is currently implemented in 93 out of 261 districts.</w:t>
      </w:r>
    </w:p>
    <w:p w14:paraId="6A3AA87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3" w:name="_Toc172629686"/>
      <w:r w:rsidRPr="00703CF5">
        <w:rPr>
          <w:sz w:val="22"/>
          <w:szCs w:val="22"/>
          <w:lang w:val="en-US"/>
        </w:rPr>
        <w:t>Context of National Strategic Plan (NSP) in Ghana</w:t>
      </w:r>
      <w:bookmarkEnd w:id="13"/>
    </w:p>
    <w:p w14:paraId="2575BC4A" w14:textId="77777777"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Programm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77777777"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4" w:name="_Toc172629687"/>
      <w:r w:rsidRPr="00492702">
        <w:rPr>
          <w:sz w:val="22"/>
          <w:szCs w:val="22"/>
          <w:lang w:val="en-US"/>
        </w:rPr>
        <w:t>The usefulness of dynamical disease transmission models towards malaria control and elimination</w:t>
      </w:r>
      <w:bookmarkEnd w:id="14"/>
    </w:p>
    <w:p w14:paraId="0E66132C" w14:textId="77777777"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14:paraId="7CFA42DE" w14:textId="77777777"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77777777"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pirimiphos-methyl is an effective and cost-saving measure for the control of Anopheles gambia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w:t>
      </w:r>
      <w:commentRangeStart w:id="15"/>
      <w:commentRangeStart w:id="16"/>
      <w:r w:rsidR="00D36785" w:rsidRPr="00703CF5">
        <w:rPr>
          <w:color w:val="212121"/>
          <w:lang w:val="en-US"/>
        </w:rPr>
        <w:t xml:space="preserve">RTS,S/AS01 malaria vaccine allocation strategies </w:t>
      </w:r>
      <w:commentRangeEnd w:id="15"/>
      <w:r w:rsidR="00FD4A94">
        <w:rPr>
          <w:rStyle w:val="CommentReference"/>
        </w:rPr>
        <w:commentReference w:id="15"/>
      </w:r>
      <w:commentRangeEnd w:id="16"/>
      <w:r w:rsidR="00A7187C">
        <w:rPr>
          <w:rStyle w:val="CommentReference"/>
        </w:rPr>
        <w:commentReference w:id="16"/>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77777777"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7" w:name="_Toc172629688"/>
      <w:r w:rsidR="00D36785" w:rsidRPr="00703CF5">
        <w:rPr>
          <w:sz w:val="22"/>
          <w:szCs w:val="22"/>
          <w:lang w:val="en-US"/>
        </w:rPr>
        <w:t>Design and structure of intervention models: from statistical association to mechanisms</w:t>
      </w:r>
      <w:bookmarkEnd w:id="17"/>
    </w:p>
    <w:p w14:paraId="0683A2BD" w14:textId="77777777"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r w:rsidR="00F520DF" w:rsidRPr="00CB56BA">
        <w:rPr>
          <w:i/>
          <w:lang w:val="en-US"/>
        </w:rPr>
        <w:t>silico</w:t>
      </w:r>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14:paraId="0306E0F7" w14:textId="77777777"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OpenMalaria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malariasimulation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OpenMalaria,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parasitemia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8"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8"/>
    </w:p>
    <w:p w14:paraId="498B7D84" w14:textId="77777777"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77777777" w:rsidR="002A1BD8" w:rsidRPr="00703CF5" w:rsidRDefault="00D36785">
      <w:pPr>
        <w:spacing w:after="0"/>
        <w:ind w:right="117"/>
        <w:rPr>
          <w:color w:val="0D0D0D"/>
          <w:shd w:val="clear" w:color="auto" w:fill="F4CCCC"/>
          <w:lang w:val="en-US"/>
        </w:rPr>
      </w:pPr>
      <w:r w:rsidRPr="00703CF5">
        <w:rPr>
          <w:lang w:val="en-US"/>
        </w:rPr>
        <w:t>The ABM OpenMalaria has been very useful in estimating the potential impact of various interventions. For example, Penny et al. used OpenMalaria together with three other malaria models to parameterize the RTS,S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pyrethroid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OpenMalaria provides a platform where country-specific net replacement strategies can be evaluated in the presence of existing interventions to inform decision-making. OpenMalaria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9" w:name="_Toc172629690"/>
      <w:r w:rsidRPr="001A74EB">
        <w:rPr>
          <w:sz w:val="22"/>
          <w:szCs w:val="22"/>
          <w:lang w:val="en-US"/>
        </w:rPr>
        <w:t>Uncertainty Quantification</w:t>
      </w:r>
      <w:bookmarkEnd w:id="19"/>
    </w:p>
    <w:p w14:paraId="37880D3A" w14:textId="77777777" w:rsidR="005F28C4" w:rsidRDefault="00842511">
      <w:pPr>
        <w:rPr>
          <w:lang w:val="en-US"/>
        </w:rPr>
      </w:pPr>
      <w:bookmarkStart w:id="20" w:name="_heading=h.26in1rg" w:colFirst="0" w:colLast="0"/>
      <w:bookmarkEnd w:id="20"/>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commentRangeStart w:id="21"/>
      <w:commentRangeStart w:id="22"/>
      <w:r w:rsidR="00D36785" w:rsidRPr="00703CF5">
        <w:rPr>
          <w:b/>
          <w:highlight w:val="white"/>
          <w:lang w:val="en-US"/>
        </w:rPr>
        <w:t>Observation uncertainty</w:t>
      </w:r>
      <w:r w:rsidR="00D36785" w:rsidRPr="00703CF5">
        <w:rPr>
          <w:highlight w:val="white"/>
          <w:lang w:val="en-US"/>
        </w:rPr>
        <w:t xml:space="preserve"> </w:t>
      </w:r>
      <w:commentRangeEnd w:id="21"/>
      <w:r w:rsidR="00FD4A94">
        <w:rPr>
          <w:rStyle w:val="CommentReference"/>
        </w:rPr>
        <w:commentReference w:id="21"/>
      </w:r>
      <w:commentRangeEnd w:id="22"/>
      <w:r w:rsidR="006B5254">
        <w:rPr>
          <w:rStyle w:val="CommentReference"/>
        </w:rPr>
        <w:commentReference w:id="22"/>
      </w:r>
      <w:r w:rsidR="00D36785" w:rsidRPr="00703CF5">
        <w:rPr>
          <w:highlight w:val="white"/>
          <w:lang w:val="en-US"/>
        </w:rPr>
        <w:t xml:space="preserve">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324C1BE8"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D95F0C">
        <w:rPr>
          <w:lang w:val="en-US"/>
        </w:rPr>
        <w:instrText xml:space="preserve"> ADDIN ZOTERO_ITEM CSL_CITATION {"citationID":"akpd2lrffo","properties":{"formattedCitation":"[31]","plainCitation":"[31]","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D95F0C" w:rsidRPr="00D95F0C">
        <w:rPr>
          <w:rFonts w:cs="Arial"/>
          <w:szCs w:val="24"/>
          <w:lang w:val="en-US"/>
        </w:rPr>
        <w:t>[31]</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behaviour, sensitivity analysis also helps to identify parameters that require accurate estimates for more precise and reliable model predictions </w:t>
      </w:r>
      <w:r w:rsidR="00EA67BA">
        <w:rPr>
          <w:lang w:val="en-US"/>
        </w:rPr>
        <w:fldChar w:fldCharType="begin"/>
      </w:r>
      <w:r w:rsidR="00D95F0C">
        <w:rPr>
          <w:lang w:val="en-US"/>
        </w:rPr>
        <w:instrText xml:space="preserve"> ADDIN ZOTERO_ITEM CSL_CITATION {"citationID":"a1gd8t4j2ot","properties":{"formattedCitation":"[32]","plainCitation":"[32]","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D95F0C" w:rsidRPr="00D95F0C">
        <w:rPr>
          <w:rFonts w:cs="Arial"/>
          <w:lang w:val="en-US"/>
        </w:rPr>
        <w:t>[32]</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D95F0C">
        <w:rPr>
          <w:lang w:val="en-US"/>
        </w:rPr>
        <w:instrText xml:space="preserve"> ADDIN ZOTERO_ITEM CSL_CITATION {"citationID":"a2hgiascue","properties":{"formattedCitation":"[30,33,34]","plainCitation":"[30,33,34]","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D95F0C" w:rsidRPr="00AF0DF3">
        <w:rPr>
          <w:rFonts w:cs="Arial"/>
          <w:lang w:val="en-US"/>
        </w:rPr>
        <w:t>[30,33,34]</w:t>
      </w:r>
      <w:r w:rsidR="00A06130">
        <w:rPr>
          <w:lang w:val="en-US"/>
        </w:rPr>
        <w:fldChar w:fldCharType="end"/>
      </w:r>
      <w:r w:rsidR="00A06130" w:rsidRPr="00703CF5">
        <w:rPr>
          <w:lang w:val="en-US"/>
        </w:rPr>
        <w:t>.</w:t>
      </w:r>
    </w:p>
    <w:p w14:paraId="642924F6" w14:textId="76522E65"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D95F0C">
        <w:rPr>
          <w:lang w:val="en-US"/>
        </w:rPr>
        <w:instrText xml:space="preserve"> ADDIN ZOTERO_ITEM CSL_CITATION {"citationID":"a128v95hejg","properties":{"formattedCitation":"[35]","plainCitation":"[35]","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D95F0C" w:rsidRPr="00D95F0C">
        <w:rPr>
          <w:rFonts w:cs="Arial"/>
          <w:lang w:val="en-US"/>
        </w:rPr>
        <w:t>[35]</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D95F0C">
        <w:rPr>
          <w:lang w:val="en-US"/>
        </w:rPr>
        <w:instrText xml:space="preserve"> ADDIN ZOTERO_ITEM CSL_CITATION {"citationID":"a2fjmjia7qi","properties":{"formattedCitation":"[36]","plainCitation":"[36]","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D95F0C" w:rsidRPr="00D95F0C">
        <w:rPr>
          <w:rFonts w:cs="Arial"/>
          <w:lang w:val="en-US"/>
        </w:rPr>
        <w:t>[36]</w:t>
      </w:r>
      <w:r w:rsidR="00EA67BA">
        <w:rPr>
          <w:lang w:val="en-US"/>
        </w:rPr>
        <w:fldChar w:fldCharType="end"/>
      </w:r>
      <w:r w:rsidRPr="00703CF5">
        <w:rPr>
          <w:lang w:val="en-US"/>
        </w:rPr>
        <w:t>.</w:t>
      </w:r>
    </w:p>
    <w:p w14:paraId="197BCDC2" w14:textId="16BF9E43"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r w:rsidRPr="00703CF5">
        <w:rPr>
          <w:color w:val="333333"/>
          <w:lang w:val="en-US"/>
        </w:rPr>
        <w:t>OpenMalaria</w:t>
      </w:r>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eg.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D95F0C">
        <w:rPr>
          <w:lang w:val="en-US"/>
        </w:rPr>
        <w:instrText xml:space="preserve"> ADDIN ZOTERO_ITEM CSL_CITATION {"citationID":"a72et4iigj","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D95F0C" w:rsidRPr="00D95F0C">
        <w:rPr>
          <w:rFonts w:cs="Arial"/>
          <w:lang w:val="en-US"/>
        </w:rPr>
        <w:t>[37]</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23" w:name="_Toc172629691"/>
      <w:r w:rsidRPr="00703CF5">
        <w:rPr>
          <w:sz w:val="22"/>
          <w:szCs w:val="22"/>
          <w:lang w:val="en-US"/>
        </w:rPr>
        <w:t>Calibration and parameter inference from historical data</w:t>
      </w:r>
      <w:bookmarkEnd w:id="23"/>
    </w:p>
    <w:p w14:paraId="07F24AC6" w14:textId="57C184CD"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geostatistical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D95F0C">
        <w:rPr>
          <w:color w:val="0D0D0D"/>
          <w:lang w:val="en-US"/>
        </w:rPr>
        <w:instrText xml:space="preserve"> ADDIN ZOTERO_ITEM CSL_CITATION {"citationID":"ajtfim9g8g","properties":{"formattedCitation":"[30,33]","plainCitation":"[30,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D95F0C" w:rsidRPr="00AF0DF3">
        <w:rPr>
          <w:rFonts w:cs="Arial"/>
          <w:lang w:val="en-US"/>
        </w:rPr>
        <w:t>[30,33]</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D95F0C">
        <w:rPr>
          <w:color w:val="0D0D0D"/>
          <w:lang w:val="en-US"/>
        </w:rPr>
        <w:instrText xml:space="preserve"> ADDIN ZOTERO_ITEM CSL_CITATION {"citationID":"an6np20ov2","properties":{"formattedCitation":"[34]","plainCitation":"[34]","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D95F0C" w:rsidRPr="00D95F0C">
        <w:rPr>
          <w:rFonts w:cs="Arial"/>
          <w:lang w:val="en-US"/>
        </w:rPr>
        <w:t>[34]</w:t>
      </w:r>
      <w:r w:rsidR="005E051B">
        <w:rPr>
          <w:color w:val="0D0D0D"/>
          <w:lang w:val="en-US"/>
        </w:rPr>
        <w:fldChar w:fldCharType="end"/>
      </w:r>
      <w:r w:rsidRPr="00703CF5">
        <w:rPr>
          <w:color w:val="0D0D0D"/>
          <w:lang w:val="en-US"/>
        </w:rPr>
        <w:t>.</w:t>
      </w:r>
    </w:p>
    <w:p w14:paraId="752B4287" w14:textId="0CA4117E"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D95F0C">
        <w:rPr>
          <w:color w:val="0D0D0D"/>
          <w:lang w:val="en-US"/>
        </w:rPr>
        <w:instrText xml:space="preserve"> ADDIN ZOTERO_ITEM CSL_CITATION {"citationID":"at9pr8jtn1","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Hazebag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D95F0C">
        <w:rPr>
          <w:color w:val="0D0D0D"/>
          <w:lang w:val="en-US"/>
        </w:rPr>
        <w:instrText xml:space="preserve"> ADDIN ZOTERO_ITEM CSL_CITATION {"citationID":"a13foc5vsrc","properties":{"formattedCitation":"[38]","plainCitation":"[38]","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D95F0C" w:rsidRPr="00D95F0C">
        <w:rPr>
          <w:rFonts w:cs="Arial"/>
          <w:lang w:val="en-US"/>
        </w:rPr>
        <w:t>[38]</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D95F0C">
        <w:rPr>
          <w:color w:val="333333"/>
          <w:lang w:val="en-US"/>
        </w:rPr>
        <w:instrText xml:space="preserve"> ADDIN ZOTERO_ITEM CSL_CITATION {"citationID":"aos38n59vc","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D95F0C" w:rsidRPr="00D95F0C">
        <w:rPr>
          <w:rFonts w:cs="Arial"/>
        </w:rPr>
        <w:t>[37]</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24" w:name="_Toc172629692"/>
      <w:r>
        <w:rPr>
          <w:sz w:val="22"/>
          <w:szCs w:val="22"/>
          <w:lang w:val="en-US"/>
        </w:rPr>
        <w:t>U</w:t>
      </w:r>
      <w:commentRangeStart w:id="25"/>
      <w:commentRangeStart w:id="26"/>
      <w:r w:rsidR="00D36785" w:rsidRPr="00585791">
        <w:rPr>
          <w:sz w:val="22"/>
          <w:szCs w:val="22"/>
          <w:lang w:val="en-US"/>
        </w:rPr>
        <w:t xml:space="preserve">ncertainty </w:t>
      </w:r>
      <w:commentRangeEnd w:id="25"/>
      <w:r w:rsidR="00FD4A94">
        <w:rPr>
          <w:rStyle w:val="CommentReference"/>
          <w:rFonts w:cs="Times New Roman"/>
          <w:b w:val="0"/>
          <w:bCs w:val="0"/>
          <w:color w:val="auto"/>
        </w:rPr>
        <w:commentReference w:id="25"/>
      </w:r>
      <w:commentRangeEnd w:id="26"/>
      <w:r w:rsidR="00A7187C">
        <w:rPr>
          <w:rStyle w:val="CommentReference"/>
          <w:rFonts w:cs="Times New Roman"/>
          <w:b w:val="0"/>
          <w:bCs w:val="0"/>
          <w:color w:val="auto"/>
        </w:rPr>
        <w:commentReference w:id="26"/>
      </w:r>
      <w:r w:rsidR="00D36785" w:rsidRPr="00585791">
        <w:rPr>
          <w:sz w:val="22"/>
          <w:szCs w:val="22"/>
          <w:lang w:val="en-US"/>
        </w:rPr>
        <w:t>in intervention modeling</w:t>
      </w:r>
      <w:bookmarkEnd w:id="24"/>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r w:rsidR="000A6D69" w:rsidRPr="000A6D69">
        <w:rPr>
          <w:b/>
          <w:lang w:val="en-US"/>
        </w:rPr>
        <w:t>g</w:t>
      </w:r>
      <w:r w:rsidR="009B01CC" w:rsidRPr="00703CF5">
        <w:rPr>
          <w:b/>
          <w:lang w:val="en-US"/>
        </w:rPr>
        <w:t>eostatistical effective intervention coverage</w:t>
      </w:r>
      <w:r w:rsidR="009B01CC" w:rsidRPr="00703CF5">
        <w:rPr>
          <w:lang w:val="en-US"/>
        </w:rPr>
        <w:t xml:space="preserve"> estimates</w:t>
      </w:r>
      <w:r w:rsidR="000A6D69">
        <w:rPr>
          <w:lang w:val="en-US"/>
        </w:rPr>
        <w:t xml:space="preserve"> are </w:t>
      </w:r>
      <w:r w:rsidR="007B2795" w:rsidRPr="00703CF5">
        <w:rPr>
          <w:lang w:val="en-US"/>
        </w:rPr>
        <w:t>based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w:t>
      </w:r>
      <w:r w:rsidRPr="00703CF5">
        <w:rPr>
          <w:lang w:val="en-US"/>
        </w:rPr>
        <w:lastRenderedPageBreak/>
        <w:t xml:space="preserve">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PfPR)</w:t>
      </w:r>
      <w:r w:rsidRPr="00703CF5">
        <w:rPr>
          <w:i/>
          <w:sz w:val="20"/>
          <w:szCs w:val="20"/>
          <w:lang w:val="en-US"/>
        </w:rPr>
        <w:t xml:space="preserve"> reduction. Adapted from: Figure 3, panel C in Golumbeanu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OpenMalaria currently simulates a wide range of EIR values (eg. 1-400 infectious mosquito bites per person per year) and selects the one that fits best the observed past prevalence or incidence. Together with the stochasticity of the model, this calibration step provides confidence intervals for the predictions. Confidence intervals are generated using the method by Ionides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uncertainty of parameter values and the outputs of the model, a sampling-based algorithm is </w:t>
      </w:r>
      <w:r w:rsidRPr="00703CF5">
        <w:rPr>
          <w:color w:val="0D0D0D"/>
          <w:lang w:val="en-US"/>
        </w:rPr>
        <w:lastRenderedPageBreak/>
        <w:t>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7" w:name="_Toc172629693"/>
      <w:r w:rsidRPr="00086974">
        <w:rPr>
          <w:sz w:val="22"/>
          <w:szCs w:val="22"/>
          <w:lang w:val="en-US"/>
        </w:rPr>
        <w:t>Relevance of PhD</w:t>
      </w:r>
      <w:bookmarkEnd w:id="27"/>
    </w:p>
    <w:p w14:paraId="4F6F73DB" w14:textId="207DE4A9" w:rsidR="002A1BD8" w:rsidRPr="00703CF5" w:rsidRDefault="00D36785">
      <w:pPr>
        <w:spacing w:after="0"/>
        <w:ind w:right="117"/>
        <w:rPr>
          <w:lang w:val="en-US"/>
        </w:rPr>
      </w:pPr>
      <w:r w:rsidRPr="00703CF5">
        <w:rPr>
          <w:lang w:val="en-US"/>
        </w:rPr>
        <w:t xml:space="preserve">This PhD attempts to quantify uncertainty of agent-based models with application to malaria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This work represents the first effort to consider and account for uncertainty from other parameters in the OpenMalaria Ghana model, apart from the entomological inoculation rate (EIR) and assess the impact this would ha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7777777" w:rsidR="002A1BD8" w:rsidRPr="00703CF5" w:rsidRDefault="00D36785">
      <w:pPr>
        <w:spacing w:after="0"/>
        <w:ind w:right="120"/>
        <w:rPr>
          <w:lang w:val="en-US"/>
        </w:rPr>
      </w:pPr>
      <w:r w:rsidRPr="00703CF5">
        <w:rPr>
          <w:lang w:val="en-US"/>
        </w:rPr>
        <w:t>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commentRangeStart w:id="28"/>
      <w:commentRangeStart w:id="29"/>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commentRangeEnd w:id="28"/>
      <w:r w:rsidR="00FD4A94">
        <w:rPr>
          <w:rStyle w:val="CommentReference"/>
        </w:rPr>
        <w:commentReference w:id="28"/>
      </w:r>
      <w:commentRangeEnd w:id="29"/>
      <w:r w:rsidR="003A1278">
        <w:rPr>
          <w:rStyle w:val="CommentReference"/>
        </w:rPr>
        <w:commentReference w:id="29"/>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0" w:name="_Toc172629694"/>
      <w:r>
        <w:rPr>
          <w:sz w:val="22"/>
          <w:szCs w:val="22"/>
        </w:rPr>
        <w:t>OBJECTIVES AND RESEARCH AIM</w:t>
      </w:r>
      <w:bookmarkEnd w:id="30"/>
    </w:p>
    <w:p w14:paraId="41946D4C" w14:textId="77777777" w:rsidR="002A1BD8" w:rsidRDefault="00D36785">
      <w:pPr>
        <w:ind w:right="117"/>
      </w:pPr>
      <w:r>
        <w:rPr>
          <w:b/>
        </w:rPr>
        <w:t>Main Objective:</w:t>
      </w:r>
      <w:r>
        <w:t xml:space="preserve"> </w:t>
      </w:r>
    </w:p>
    <w:p w14:paraId="7631C596" w14:textId="77777777"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r>
        <w:rPr>
          <w:b/>
        </w:rPr>
        <w:t>Specific Objectives:</w:t>
      </w:r>
    </w:p>
    <w:p w14:paraId="4132C2D8" w14:textId="77777777"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14:paraId="5369A62B" w14:textId="77777777" w:rsidR="002A1BD8" w:rsidRPr="00D36785" w:rsidRDefault="00D36785" w:rsidP="00D36785">
      <w:pPr>
        <w:spacing w:before="240" w:after="240"/>
        <w:ind w:left="720"/>
        <w:rPr>
          <w:lang w:val="en-US"/>
        </w:rPr>
      </w:pPr>
      <w:r w:rsidRPr="00D36785">
        <w:rPr>
          <w:lang w:val="en-US"/>
        </w:rPr>
        <w:t>Perform sensitivity analysis for intervention-specific and geographic-specific parameters and identify most important parameters for the</w:t>
      </w:r>
      <w:r w:rsidR="006159C4">
        <w:rPr>
          <w:lang w:val="en-US"/>
        </w:rPr>
        <w:t xml:space="preserve"> impact estimates inferred with the</w:t>
      </w:r>
      <w:r w:rsidRPr="00D36785">
        <w:rPr>
          <w:lang w:val="en-US"/>
        </w:rPr>
        <w:t xml:space="preserve"> OpenMalaria Ghana model. </w:t>
      </w:r>
    </w:p>
    <w:p w14:paraId="1718A753" w14:textId="77777777"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OpenMalaria model at a higher </w:t>
      </w:r>
      <w:r w:rsidR="005553AA">
        <w:rPr>
          <w:lang w:val="en-US"/>
        </w:rPr>
        <w:t xml:space="preserve">spatial </w:t>
      </w:r>
      <w:r w:rsidRPr="00703CF5">
        <w:rPr>
          <w:lang w:val="en-US"/>
        </w:rPr>
        <w:t>resolution.</w:t>
      </w:r>
    </w:p>
    <w:p w14:paraId="27D7DD9E" w14:textId="77777777"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14:paraId="1F5DAE4C" w14:textId="77777777" w:rsidR="002A1BD8" w:rsidRPr="00703CF5" w:rsidRDefault="00D36785">
      <w:pPr>
        <w:numPr>
          <w:ilvl w:val="0"/>
          <w:numId w:val="7"/>
        </w:numPr>
        <w:spacing w:before="240" w:after="240"/>
        <w:rPr>
          <w:lang w:val="en-US"/>
        </w:rPr>
      </w:pPr>
      <w:commentRangeStart w:id="31"/>
      <w:commentRangeStart w:id="32"/>
      <w:r w:rsidRPr="00703CF5">
        <w:rPr>
          <w:lang w:val="en-US"/>
        </w:rPr>
        <w:t>Simulate the impact of malaria interventions in Ghana in order to support decisions for strategic planning.</w:t>
      </w:r>
      <w:commentRangeEnd w:id="31"/>
      <w:r w:rsidR="00FD4A94">
        <w:rPr>
          <w:rStyle w:val="CommentReference"/>
        </w:rPr>
        <w:commentReference w:id="31"/>
      </w:r>
      <w:commentRangeEnd w:id="32"/>
      <w:r w:rsidR="006B5254">
        <w:rPr>
          <w:rStyle w:val="CommentReference"/>
        </w:rPr>
        <w:commentReference w:id="32"/>
      </w:r>
    </w:p>
    <w:p w14:paraId="67F4606A" w14:textId="77777777" w:rsidR="002A1BD8" w:rsidRPr="00703CF5" w:rsidRDefault="00D36785">
      <w:pPr>
        <w:ind w:left="720" w:right="117"/>
        <w:rPr>
          <w:lang w:val="en-US"/>
        </w:rPr>
      </w:pPr>
      <w:r w:rsidRPr="00703CF5">
        <w:rPr>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3" w:name="_Toc172629695"/>
      <w:r>
        <w:rPr>
          <w:sz w:val="22"/>
          <w:szCs w:val="22"/>
        </w:rPr>
        <w:t>RESEARCH PLAN AND METHODS</w:t>
      </w:r>
      <w:bookmarkEnd w:id="33"/>
    </w:p>
    <w:p w14:paraId="65EF08F0" w14:textId="77777777" w:rsidR="002A1BD8" w:rsidRDefault="00D36785" w:rsidP="00862195">
      <w:pPr>
        <w:pStyle w:val="Heading2"/>
        <w:numPr>
          <w:ilvl w:val="1"/>
          <w:numId w:val="6"/>
        </w:numPr>
        <w:tabs>
          <w:tab w:val="left" w:pos="851"/>
          <w:tab w:val="left" w:pos="851"/>
        </w:tabs>
        <w:rPr>
          <w:sz w:val="22"/>
          <w:szCs w:val="22"/>
        </w:rPr>
      </w:pPr>
      <w:bookmarkStart w:id="34" w:name="_Toc172629696"/>
      <w:r>
        <w:rPr>
          <w:sz w:val="22"/>
          <w:szCs w:val="22"/>
        </w:rPr>
        <w:t>Methods Objective 1</w:t>
      </w:r>
      <w:bookmarkEnd w:id="34"/>
      <w:r>
        <w:rPr>
          <w:sz w:val="22"/>
          <w:szCs w:val="22"/>
        </w:rPr>
        <w:t xml:space="preserve"> </w:t>
      </w:r>
    </w:p>
    <w:p w14:paraId="1E36C159" w14:textId="4036F610" w:rsidR="002A1BD8" w:rsidRPr="00703CF5" w:rsidRDefault="00D36785">
      <w:pPr>
        <w:spacing w:before="240"/>
        <w:ind w:right="117"/>
        <w:rPr>
          <w:lang w:val="en-US"/>
        </w:rPr>
      </w:pPr>
      <w:bookmarkStart w:id="35" w:name="_heading=h.3whwml4" w:colFirst="0" w:colLast="0"/>
      <w:bookmarkEnd w:id="3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are related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Existing district-level OpenMalaria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w:t>
      </w:r>
      <w:r w:rsidR="002E707A">
        <w:rPr>
          <w:lang w:val="en-US"/>
        </w:rPr>
        <w:t xml:space="preserve"> </w:t>
      </w:r>
      <w:r w:rsidRPr="00703CF5">
        <w:rPr>
          <w:lang w:val="en-US"/>
        </w:rPr>
        <w:t xml:space="preserve"> Latin Hypercube Sampling (LHS) will be performed to efficiently sample the input space and Sobol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36" w:name="_heading=h.10kvwlxq0lwb" w:colFirst="0" w:colLast="0"/>
      <w:bookmarkEnd w:id="36"/>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7E6F3A"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commentRangeStart w:id="37"/>
            <w:commentRangeStart w:id="38"/>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commentRangeEnd w:id="37"/>
            <w:r w:rsidR="00AA04B4">
              <w:rPr>
                <w:rStyle w:val="CommentReference"/>
              </w:rPr>
              <w:commentReference w:id="37"/>
            </w:r>
            <w:commentRangeEnd w:id="38"/>
            <w:r w:rsidR="000617E4">
              <w:rPr>
                <w:rStyle w:val="CommentReference"/>
              </w:rPr>
              <w:commentReference w:id="38"/>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r>
              <w:rPr>
                <w:b/>
                <w:sz w:val="20"/>
                <w:szCs w:val="20"/>
              </w:rPr>
              <w:t>Geographic-specific Parameters</w:t>
            </w:r>
          </w:p>
        </w:tc>
      </w:tr>
      <w:tr w:rsidR="002A1BD8" w:rsidRPr="007E6F3A"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r>
              <w:rPr>
                <w:sz w:val="20"/>
                <w:szCs w:val="20"/>
              </w:rPr>
              <w:t>Vector Composition</w:t>
            </w:r>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An. gambiae</w:t>
            </w:r>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An. funestus</w:t>
            </w:r>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An. arabiensis</w:t>
            </w:r>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specific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Intervention Effective Coverage</w:t>
            </w:r>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ITN coverage</w:t>
            </w:r>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SMC coverage</w:t>
            </w:r>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Vaccine coverage</w:t>
            </w:r>
          </w:p>
        </w:tc>
      </w:tr>
      <w:tr w:rsidR="00113B68" w:rsidRPr="007E6F3A"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Intervention Efficacy</w:t>
            </w:r>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2682E84A" w14:textId="77777777" w:rsidR="002A1BD8" w:rsidRDefault="002A1BD8">
      <w:pPr>
        <w:spacing w:before="240"/>
        <w:ind w:right="117"/>
        <w:rPr>
          <w:lang w:val="en-US"/>
        </w:rPr>
      </w:pPr>
      <w:bookmarkStart w:id="39" w:name="_heading=h.rsr6fmlg8r84" w:colFirst="0" w:colLast="0"/>
      <w:bookmarkEnd w:id="39"/>
    </w:p>
    <w:p w14:paraId="071626F8" w14:textId="77777777" w:rsidR="00AC37B1" w:rsidRDefault="00AC37B1">
      <w:pPr>
        <w:spacing w:before="240"/>
        <w:ind w:right="117"/>
        <w:rPr>
          <w:lang w:val="en-US"/>
        </w:rPr>
      </w:pPr>
    </w:p>
    <w:p w14:paraId="77E1A187" w14:textId="77777777" w:rsidR="00AC37B1" w:rsidRDefault="00AC37B1">
      <w:pPr>
        <w:spacing w:before="240"/>
        <w:ind w:right="117"/>
        <w:rPr>
          <w:lang w:val="en-US"/>
        </w:rPr>
      </w:pPr>
    </w:p>
    <w:p w14:paraId="25FEA30B" w14:textId="77777777" w:rsidR="00AC37B1" w:rsidRDefault="00AC37B1">
      <w:pPr>
        <w:spacing w:before="240"/>
        <w:ind w:right="117"/>
        <w:rPr>
          <w:lang w:val="en-US"/>
        </w:rPr>
      </w:pPr>
    </w:p>
    <w:p w14:paraId="34C19F29" w14:textId="77777777" w:rsidR="00AC37B1" w:rsidRPr="00CB56BA" w:rsidRDefault="00AC37B1">
      <w:pPr>
        <w:spacing w:before="240"/>
        <w:ind w:right="117"/>
        <w:rPr>
          <w:lang w:val="en-US"/>
        </w:rPr>
      </w:pPr>
    </w:p>
    <w:p w14:paraId="0303AA49" w14:textId="77777777" w:rsidR="002A1BD8" w:rsidRPr="00703CF5" w:rsidRDefault="00D36785">
      <w:pPr>
        <w:spacing w:before="240"/>
        <w:ind w:right="117"/>
        <w:rPr>
          <w:i/>
          <w:sz w:val="20"/>
          <w:szCs w:val="20"/>
          <w:lang w:val="en-US"/>
        </w:rPr>
      </w:pPr>
      <w:r w:rsidRPr="00703CF5">
        <w:rPr>
          <w:b/>
          <w:i/>
          <w:sz w:val="20"/>
          <w:szCs w:val="20"/>
          <w:lang w:val="en-US"/>
        </w:rPr>
        <w:lastRenderedPageBreak/>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r>
              <w:rPr>
                <w:b/>
                <w:sz w:val="20"/>
                <w:szCs w:val="20"/>
              </w:rPr>
              <w:t>Sensitivity Analysis Method</w:t>
            </w:r>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r>
              <w:rPr>
                <w:b/>
                <w:sz w:val="20"/>
                <w:szCs w:val="20"/>
              </w:rPr>
              <w:t>Cons</w:t>
            </w:r>
          </w:p>
        </w:tc>
      </w:tr>
      <w:tr w:rsidR="002A1BD8" w:rsidRPr="007E6F3A"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Based</w:t>
            </w:r>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Requires differentiable model</w:t>
            </w:r>
          </w:p>
        </w:tc>
      </w:tr>
      <w:tr w:rsidR="002A1BD8" w:rsidRPr="007E6F3A"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Variance-Based (e.g., Sobol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7E6F3A"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r>
              <w:rPr>
                <w:sz w:val="20"/>
                <w:szCs w:val="20"/>
              </w:rPr>
              <w:t>Latin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7E6F3A"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Relatively simple to implement</w:t>
            </w:r>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7E6F3A" w14:paraId="10A25719"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Based Methods</w:t>
            </w:r>
          </w:p>
          <w:p w14:paraId="347DEEF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14:paraId="3EF42563" w14:textId="77777777" w:rsidR="002A1BD8" w:rsidRPr="00703CF5" w:rsidRDefault="002A1BD8">
      <w:pPr>
        <w:spacing w:before="240"/>
        <w:ind w:right="117"/>
        <w:rPr>
          <w:lang w:val="en-US"/>
        </w:rPr>
      </w:pPr>
      <w:bookmarkStart w:id="40" w:name="_heading=h.d9z8llwgb8cg" w:colFirst="0" w:colLast="0"/>
      <w:bookmarkEnd w:id="40"/>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Based on this starting point, databases of OpenMalar</w:t>
      </w:r>
      <w:r w:rsidR="00DD6EDC">
        <w:rPr>
          <w:lang w:val="en-US"/>
        </w:rPr>
        <w:t>ia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OpenMalariaUtilities R package, for creation and deployment of simulations on the High Performance Computing (HPC) at sciCORE (http:// scicore.unibas.ch/) scientific computing core facility at University of Basel, as well as for post-processing. To calculate the sensitivity indices, the function </w:t>
      </w:r>
      <w:r w:rsidRPr="00703CF5">
        <w:rPr>
          <w:i/>
          <w:lang w:val="en-US"/>
        </w:rPr>
        <w:t>soboljansen</w:t>
      </w:r>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OnDemand RStudio-Server will be used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w:t>
      </w:r>
      <w:r w:rsidR="00A337B2">
        <w:rPr>
          <w:lang w:val="en-US"/>
        </w:rPr>
        <w:t>in Ghana. The</w:t>
      </w:r>
      <w:r w:rsidRPr="00703CF5">
        <w:rPr>
          <w:lang w:val="en-US"/>
        </w:rPr>
        <w:t xml:space="preserve"> mid-term </w:t>
      </w:r>
      <w:r w:rsidR="00703CF5" w:rsidRPr="00703CF5">
        <w:rPr>
          <w:lang w:val="en-US"/>
        </w:rPr>
        <w:t xml:space="preserve">review </w:t>
      </w:r>
      <w:r w:rsidR="00216141">
        <w:rPr>
          <w:lang w:val="en-US"/>
        </w:rPr>
        <w:t>is carried out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particularly sensitive to coverage increase will be prioritized.</w:t>
      </w:r>
      <w:r w:rsidRPr="00703CF5">
        <w:rPr>
          <w:lang w:val="en-US"/>
        </w:rPr>
        <w:t xml:space="preserve"> </w:t>
      </w:r>
      <w:r w:rsidR="002E707A">
        <w:rPr>
          <w:lang w:val="en-US"/>
        </w:rPr>
        <w:t xml:space="preserve">The sensitivity analysis will be integrated in the OpenMalaria workflow </w:t>
      </w:r>
      <w:r w:rsidR="00A337B2">
        <w:rPr>
          <w:lang w:val="en-US"/>
        </w:rPr>
        <w:t>package, which</w:t>
      </w:r>
      <w:r w:rsidR="002E707A">
        <w:rPr>
          <w:lang w:val="en-US"/>
        </w:rPr>
        <w:t xml:space="preserve"> will be publicly available. </w:t>
      </w:r>
    </w:p>
    <w:p w14:paraId="3531D7E0" w14:textId="77777777"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w:t>
      </w:r>
      <w:r w:rsidR="00585791" w:rsidRPr="00CB56BA">
        <w:rPr>
          <w:rFonts w:cs="Arial"/>
          <w:color w:val="1D1C1D"/>
          <w:sz w:val="23"/>
          <w:szCs w:val="23"/>
          <w:shd w:val="clear" w:color="auto" w:fill="F8F8F8"/>
          <w:lang w:val="en-US"/>
        </w:rPr>
        <w:lastRenderedPageBreak/>
        <w:t xml:space="preserve">interventions, settings, and deployment, we plan to use the Gaussian process emulator </w:t>
      </w:r>
      <w:commentRangeStart w:id="41"/>
      <w:commentRangeStart w:id="42"/>
      <w:r w:rsidR="00585791" w:rsidRPr="00CB56BA">
        <w:rPr>
          <w:rFonts w:cs="Arial"/>
          <w:color w:val="1D1C1D"/>
          <w:sz w:val="23"/>
          <w:szCs w:val="23"/>
          <w:shd w:val="clear" w:color="auto" w:fill="F8F8F8"/>
          <w:lang w:val="en-US"/>
        </w:rPr>
        <w:t>for OpenMalaria, which is currently being built by some of the Analytics and Intervention Modeling (AIM) group members at Swiss TPH.</w:t>
      </w:r>
      <w:r w:rsidR="00585791">
        <w:rPr>
          <w:b/>
          <w:lang w:val="en-US"/>
        </w:rPr>
        <w:t xml:space="preserve"> </w:t>
      </w:r>
      <w:r w:rsidR="00F17127">
        <w:rPr>
          <w:lang w:val="en-US"/>
        </w:rPr>
        <w:t>E</w:t>
      </w:r>
      <w:r w:rsidRPr="00703CF5">
        <w:rPr>
          <w:lang w:val="en-US"/>
        </w:rPr>
        <w:t>fficient sampling techniques such as low discrepancy sequences (e.g. Sobol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commentRangeEnd w:id="41"/>
      <w:r w:rsidR="00AA04B4">
        <w:rPr>
          <w:rStyle w:val="CommentReference"/>
        </w:rPr>
        <w:commentReference w:id="41"/>
      </w:r>
      <w:commentRangeEnd w:id="42"/>
      <w:r w:rsidR="00D93EA4">
        <w:rPr>
          <w:rStyle w:val="CommentReference"/>
        </w:rPr>
        <w:commentReference w:id="42"/>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43" w:name="_Toc172629697"/>
      <w:r>
        <w:rPr>
          <w:sz w:val="22"/>
          <w:szCs w:val="22"/>
        </w:rPr>
        <w:t>Methods Objective 2</w:t>
      </w:r>
      <w:bookmarkEnd w:id="43"/>
    </w:p>
    <w:p w14:paraId="7FBE3C53" w14:textId="01F06F92"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r w:rsidR="00A17148">
        <w:rPr>
          <w:i/>
          <w:lang w:val="en-US"/>
        </w:rPr>
        <w:t xml:space="preserve">Retkute et al. 2021 </w:t>
      </w:r>
      <w:r w:rsidR="00A17148">
        <w:rPr>
          <w:i/>
          <w:lang w:val="en-US"/>
        </w:rPr>
        <w:fldChar w:fldCharType="begin"/>
      </w:r>
      <w:r w:rsidR="00D95F0C">
        <w:rPr>
          <w:i/>
          <w:lang w:val="en-US"/>
        </w:rPr>
        <w:instrText xml:space="preserve"> ADDIN ZOTERO_ITEM CSL_CITATION {"citationID":"a2oaa55938s","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D95F0C" w:rsidRPr="00D95F0C">
        <w:rPr>
          <w:rFonts w:cs="Arial"/>
          <w:lang w:val="en-US"/>
        </w:rPr>
        <w:t>[42]</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prevalence from 2015-2024. All data (past intervention and prevalence) will be provided through</w:t>
      </w:r>
      <w:r w:rsidR="000021F6">
        <w:rPr>
          <w:lang w:val="en-US"/>
        </w:rPr>
        <w:t xml:space="preserve"> an established partnership with</w:t>
      </w:r>
      <w:r w:rsidR="00EE2E67">
        <w:rPr>
          <w:lang w:val="en-US"/>
        </w:rPr>
        <w:t xml:space="preserve"> MAP.</w:t>
      </w:r>
    </w:p>
    <w:p w14:paraId="401D38AF" w14:textId="77777777"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14:paraId="3C146738" w14:textId="77777777"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r>
              <w:rPr>
                <w:b/>
                <w:color w:val="0D0D0D"/>
                <w:sz w:val="20"/>
                <w:szCs w:val="20"/>
              </w:rPr>
              <w:t>Metric</w:t>
            </w:r>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r>
              <w:rPr>
                <w:b/>
                <w:color w:val="0D0D0D"/>
                <w:sz w:val="20"/>
                <w:szCs w:val="20"/>
              </w:rPr>
              <w:t>Calibration Method</w:t>
            </w:r>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r>
              <w:rPr>
                <w:b/>
                <w:color w:val="0D0D0D"/>
                <w:sz w:val="20"/>
                <w:szCs w:val="20"/>
              </w:rPr>
              <w:t>Cons</w:t>
            </w:r>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r>
              <w:rPr>
                <w:color w:val="0D0D0D"/>
                <w:sz w:val="20"/>
                <w:szCs w:val="20"/>
              </w:rPr>
              <w:t>OpenMalaria</w:t>
            </w:r>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gaussian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r>
              <w:rPr>
                <w:color w:val="0D0D0D"/>
                <w:sz w:val="20"/>
                <w:szCs w:val="20"/>
              </w:rPr>
              <w:t>single parameter for inference</w:t>
            </w:r>
          </w:p>
        </w:tc>
      </w:tr>
      <w:tr w:rsidR="00E70D9F" w:rsidRPr="007E6F3A" w14:paraId="22206390" w14:textId="77777777" w:rsidTr="009F550F">
        <w:tc>
          <w:tcPr>
            <w:tcW w:w="1815" w:type="dxa"/>
            <w:shd w:val="clear" w:color="auto" w:fill="D9D2E9"/>
            <w:tcMar>
              <w:top w:w="-44" w:type="dxa"/>
              <w:left w:w="-44" w:type="dxa"/>
              <w:bottom w:w="-44" w:type="dxa"/>
              <w:right w:w="-44" w:type="dxa"/>
            </w:tcMar>
          </w:tcPr>
          <w:p w14:paraId="4474E9EC" w14:textId="2B0C0A28" w:rsidR="00E70D9F" w:rsidRDefault="00E70D9F" w:rsidP="00C203A1">
            <w:pPr>
              <w:widowControl w:val="0"/>
              <w:spacing w:after="0"/>
              <w:jc w:val="left"/>
              <w:rPr>
                <w:color w:val="0D0D0D"/>
                <w:sz w:val="20"/>
                <w:szCs w:val="20"/>
              </w:rPr>
            </w:pPr>
            <w:r>
              <w:rPr>
                <w:color w:val="0D0D0D"/>
                <w:sz w:val="20"/>
                <w:szCs w:val="20"/>
              </w:rPr>
              <w:t>OpenMalaria</w:t>
            </w:r>
            <w:r w:rsidR="004439B5">
              <w:rPr>
                <w:color w:val="0D0D0D"/>
                <w:sz w:val="20"/>
                <w:szCs w:val="20"/>
              </w:rPr>
              <w:t xml:space="preserve"> </w:t>
            </w:r>
            <w:r w:rsidR="0055381B">
              <w:rPr>
                <w:color w:val="0D0D0D"/>
                <w:sz w:val="20"/>
                <w:szCs w:val="20"/>
              </w:rPr>
              <w:fldChar w:fldCharType="begin"/>
            </w:r>
            <w:r w:rsidR="00D95F0C">
              <w:rPr>
                <w:color w:val="0D0D0D"/>
                <w:sz w:val="20"/>
                <w:szCs w:val="20"/>
              </w:rPr>
              <w:instrText xml:space="preserve"> ADDIN ZOTERO_ITEM CSL_CITATION {"citationID":"a2iat8osgl5","properties":{"formattedCitation":"[42]","plainCitation":"[42]","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D95F0C" w:rsidRPr="00D95F0C">
              <w:rPr>
                <w:rFonts w:cs="Arial"/>
                <w:sz w:val="20"/>
              </w:rPr>
              <w:t>[42]</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Adaptive Multiple Importanc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77777777" w:rsidR="00E70D9F" w:rsidRPr="00703CF5" w:rsidRDefault="00E70D9F" w:rsidP="009F550F">
            <w:pPr>
              <w:widowControl w:val="0"/>
              <w:spacing w:after="0"/>
              <w:jc w:val="left"/>
              <w:rPr>
                <w:color w:val="0D0D0D"/>
                <w:sz w:val="20"/>
                <w:szCs w:val="20"/>
                <w:lang w:val="en-US"/>
              </w:rPr>
            </w:pPr>
          </w:p>
        </w:tc>
      </w:tr>
      <w:tr w:rsidR="00E70D9F" w:rsidRPr="007E6F3A"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r>
              <w:rPr>
                <w:color w:val="0D0D0D"/>
                <w:sz w:val="20"/>
                <w:szCs w:val="20"/>
              </w:rPr>
              <w:t>weighted difference between prevalence</w:t>
            </w:r>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1-dimensional minimizer</w:t>
            </w:r>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6D37554B" w:rsidR="00E70D9F" w:rsidRDefault="00E70D9F" w:rsidP="00C203A1">
            <w:pPr>
              <w:widowControl w:val="0"/>
              <w:spacing w:after="0"/>
              <w:jc w:val="left"/>
              <w:rPr>
                <w:color w:val="0D0D0D"/>
                <w:sz w:val="20"/>
                <w:szCs w:val="20"/>
              </w:rPr>
            </w:pPr>
            <w:r>
              <w:rPr>
                <w:color w:val="0D0D0D"/>
                <w:sz w:val="20"/>
                <w:szCs w:val="20"/>
              </w:rPr>
              <w:t>EMOD-intra host</w:t>
            </w:r>
            <w:r w:rsidR="004439B5">
              <w:rPr>
                <w:color w:val="0D0D0D"/>
                <w:sz w:val="20"/>
                <w:szCs w:val="20"/>
              </w:rPr>
              <w:t xml:space="preserve">  </w:t>
            </w:r>
            <w:r w:rsidR="004439B5">
              <w:rPr>
                <w:color w:val="0D0D0D"/>
                <w:sz w:val="20"/>
                <w:szCs w:val="20"/>
              </w:rPr>
              <w:fldChar w:fldCharType="begin"/>
            </w:r>
            <w:r w:rsidR="00D95F0C">
              <w:rPr>
                <w:color w:val="0D0D0D"/>
                <w:sz w:val="20"/>
                <w:szCs w:val="20"/>
              </w:rPr>
              <w:instrText xml:space="preserve"> ADDIN ZOTERO_ITEM CSL_CITATION {"citationID":"a1bpsq0gkco","properties":{"formattedCitation":"[43]","plainCitation":"[43]","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D95F0C" w:rsidRPr="00D95F0C">
              <w:rPr>
                <w:rFonts w:cs="Arial"/>
                <w:sz w:val="20"/>
              </w:rPr>
              <w:t>[43]</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high dimensional inference</w:t>
            </w:r>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r>
              <w:rPr>
                <w:color w:val="0D0D0D"/>
                <w:sz w:val="20"/>
                <w:szCs w:val="20"/>
              </w:rPr>
              <w:t xml:space="preserve">boundary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7777777" w:rsidR="004439B5" w:rsidRDefault="00D36785">
      <w:pPr>
        <w:ind w:right="117"/>
        <w:rPr>
          <w:lang w:val="en-US"/>
        </w:rPr>
      </w:pPr>
      <w:r w:rsidRPr="00703CF5">
        <w:rPr>
          <w:b/>
          <w:lang w:val="en-US"/>
        </w:rPr>
        <w:lastRenderedPageBreak/>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OpenMalaria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14:paraId="3F46B242" w14:textId="7EB01D1C" w:rsidR="002A1BD8" w:rsidRPr="00703CF5" w:rsidRDefault="00D36785">
      <w:pPr>
        <w:ind w:right="117"/>
        <w:rPr>
          <w:lang w:val="en-US"/>
        </w:rPr>
      </w:pPr>
      <w:r w:rsidRPr="00703CF5">
        <w:rPr>
          <w:b/>
          <w:lang w:val="en-US"/>
        </w:rPr>
        <w:t xml:space="preserve">Risks and their mitigation: </w:t>
      </w:r>
      <w:r w:rsidRPr="00703CF5">
        <w:rPr>
          <w:lang w:val="en-US"/>
        </w:rPr>
        <w:t>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OpenMalaria</w:t>
      </w:r>
      <w:r w:rsidR="00A17148">
        <w:rPr>
          <w:lang w:val="en-US"/>
        </w:rPr>
        <w:t xml:space="preserve"> </w:t>
      </w:r>
      <w:r w:rsidR="00A17148">
        <w:rPr>
          <w:lang w:val="en-US"/>
        </w:rPr>
        <w:fldChar w:fldCharType="begin"/>
      </w:r>
      <w:r w:rsidR="00D95F0C">
        <w:rPr>
          <w:lang w:val="en-US"/>
        </w:rPr>
        <w:instrText xml:space="preserve"> ADDIN ZOTERO_ITEM CSL_CITATION {"citationID":"a1voqcpnngt","properties":{"formattedCitation":"[37]","plainCitation":"[37]","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D95F0C" w:rsidRPr="00D95F0C">
        <w:rPr>
          <w:rFonts w:cs="Arial"/>
          <w:lang w:val="en-US"/>
        </w:rPr>
        <w:t>[37]</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44" w:name="_Toc172629698"/>
      <w:r>
        <w:rPr>
          <w:sz w:val="22"/>
          <w:szCs w:val="22"/>
        </w:rPr>
        <w:t>Methods Objective 3</w:t>
      </w:r>
      <w:bookmarkEnd w:id="44"/>
    </w:p>
    <w:p w14:paraId="1C8F1023" w14:textId="34417C6A"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commentRangeStart w:id="45"/>
      <w:commentRangeStart w:id="46"/>
      <w:r w:rsidRPr="00703CF5">
        <w:rPr>
          <w:lang w:val="en-US"/>
        </w:rPr>
        <w:t>ITNs,</w:t>
      </w:r>
      <w:r w:rsidR="00712196">
        <w:rPr>
          <w:lang w:val="en-US"/>
        </w:rPr>
        <w:t xml:space="preserve"> IRS,</w:t>
      </w:r>
      <w:r w:rsidRPr="00703CF5">
        <w:rPr>
          <w:lang w:val="en-US"/>
        </w:rPr>
        <w:t xml:space="preserve"> SMC and vaccines </w:t>
      </w:r>
      <w:commentRangeEnd w:id="45"/>
      <w:r w:rsidR="00AA04B4">
        <w:rPr>
          <w:rStyle w:val="CommentReference"/>
        </w:rPr>
        <w:commentReference w:id="45"/>
      </w:r>
      <w:commentRangeEnd w:id="46"/>
      <w:r w:rsidR="0049710D">
        <w:rPr>
          <w:rStyle w:val="CommentReference"/>
        </w:rPr>
        <w:commentReference w:id="46"/>
      </w:r>
      <w:r w:rsidRPr="00703CF5">
        <w:rPr>
          <w:lang w:val="en-US"/>
        </w:rPr>
        <w:t>(RTS,S,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Intercepter G2 bednets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OpenMalaria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47" w:name="_Toc172629699"/>
      <w:r>
        <w:rPr>
          <w:sz w:val="22"/>
          <w:szCs w:val="22"/>
        </w:rPr>
        <w:t>ETHICAL ISSUES</w:t>
      </w:r>
      <w:bookmarkEnd w:id="47"/>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48" w:name="_Toc172629700"/>
      <w:r w:rsidRPr="00703CF5">
        <w:rPr>
          <w:sz w:val="22"/>
          <w:szCs w:val="22"/>
          <w:lang w:val="en-US"/>
        </w:rPr>
        <w:t>LIST OF TENTATIVE TITLES OF MANUSCRIPTS</w:t>
      </w:r>
      <w:bookmarkEnd w:id="48"/>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14:paraId="5134E051" w14:textId="77777777">
        <w:trPr>
          <w:cantSplit/>
        </w:trPr>
        <w:tc>
          <w:tcPr>
            <w:tcW w:w="1261" w:type="dxa"/>
            <w:shd w:val="clear" w:color="auto" w:fill="9FC5E8"/>
            <w:tcMar>
              <w:top w:w="100" w:type="dxa"/>
              <w:left w:w="100" w:type="dxa"/>
              <w:bottom w:w="100" w:type="dxa"/>
              <w:right w:w="100" w:type="dxa"/>
            </w:tcMar>
          </w:tcPr>
          <w:p w14:paraId="08187986" w14:textId="77777777" w:rsidR="002A1BD8" w:rsidRDefault="00D36785">
            <w:pPr>
              <w:widowControl w:val="0"/>
              <w:pBdr>
                <w:top w:val="nil"/>
                <w:left w:val="nil"/>
                <w:bottom w:val="nil"/>
                <w:right w:val="nil"/>
                <w:between w:val="nil"/>
              </w:pBdr>
              <w:spacing w:after="0"/>
              <w:jc w:val="left"/>
              <w:rPr>
                <w:b/>
                <w:sz w:val="18"/>
                <w:szCs w:val="18"/>
              </w:rPr>
            </w:pPr>
            <w:r>
              <w:rPr>
                <w:b/>
                <w:sz w:val="18"/>
                <w:szCs w:val="18"/>
              </w:rPr>
              <w:t>Objective</w:t>
            </w:r>
          </w:p>
        </w:tc>
        <w:tc>
          <w:tcPr>
            <w:tcW w:w="4672" w:type="dxa"/>
            <w:shd w:val="clear" w:color="auto" w:fill="9FC5E8"/>
            <w:tcMar>
              <w:top w:w="100" w:type="dxa"/>
              <w:left w:w="100" w:type="dxa"/>
              <w:bottom w:w="100" w:type="dxa"/>
              <w:right w:w="100" w:type="dxa"/>
            </w:tcMar>
          </w:tcPr>
          <w:p w14:paraId="2DFAAC00" w14:textId="77777777" w:rsidR="002A1BD8" w:rsidRDefault="00D36785">
            <w:pPr>
              <w:widowControl w:val="0"/>
              <w:pBdr>
                <w:top w:val="nil"/>
                <w:left w:val="nil"/>
                <w:bottom w:val="nil"/>
                <w:right w:val="nil"/>
                <w:between w:val="nil"/>
              </w:pBdr>
              <w:spacing w:after="0"/>
              <w:jc w:val="left"/>
              <w:rPr>
                <w:b/>
                <w:sz w:val="18"/>
                <w:szCs w:val="18"/>
              </w:rPr>
            </w:pPr>
            <w:r>
              <w:rPr>
                <w:b/>
                <w:sz w:val="18"/>
                <w:szCs w:val="18"/>
              </w:rPr>
              <w:t>Manuscript Title</w:t>
            </w:r>
          </w:p>
        </w:tc>
        <w:tc>
          <w:tcPr>
            <w:tcW w:w="3402" w:type="dxa"/>
            <w:shd w:val="clear" w:color="auto" w:fill="9FC5E8"/>
            <w:tcMar>
              <w:top w:w="100" w:type="dxa"/>
              <w:left w:w="100" w:type="dxa"/>
              <w:bottom w:w="100" w:type="dxa"/>
              <w:right w:w="100" w:type="dxa"/>
            </w:tcMar>
          </w:tcPr>
          <w:p w14:paraId="04A536D3" w14:textId="77777777" w:rsidR="002A1BD8" w:rsidRDefault="00D36785">
            <w:pPr>
              <w:widowControl w:val="0"/>
              <w:pBdr>
                <w:top w:val="nil"/>
                <w:left w:val="nil"/>
                <w:bottom w:val="nil"/>
                <w:right w:val="nil"/>
                <w:between w:val="nil"/>
              </w:pBdr>
              <w:spacing w:after="0"/>
              <w:jc w:val="left"/>
              <w:rPr>
                <w:b/>
                <w:sz w:val="18"/>
                <w:szCs w:val="18"/>
              </w:rPr>
            </w:pPr>
            <w:r>
              <w:rPr>
                <w:b/>
                <w:sz w:val="18"/>
                <w:szCs w:val="18"/>
              </w:rPr>
              <w:t>Authors</w:t>
            </w:r>
          </w:p>
        </w:tc>
      </w:tr>
      <w:tr w:rsidR="002A1BD8" w14:paraId="6F3DDD85" w14:textId="77777777">
        <w:trPr>
          <w:cantSplit/>
        </w:trPr>
        <w:tc>
          <w:tcPr>
            <w:tcW w:w="1261" w:type="dxa"/>
            <w:shd w:val="clear" w:color="auto" w:fill="auto"/>
            <w:tcMar>
              <w:top w:w="100" w:type="dxa"/>
              <w:left w:w="100" w:type="dxa"/>
              <w:bottom w:w="100" w:type="dxa"/>
              <w:right w:w="100" w:type="dxa"/>
            </w:tcMar>
          </w:tcPr>
          <w:p w14:paraId="748E6EF2" w14:textId="77777777"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14:paraId="17432CDB" w14:textId="2C369BD5" w:rsidR="002A1BD8" w:rsidRPr="00703CF5" w:rsidRDefault="00D36785" w:rsidP="00CB3009">
            <w:pPr>
              <w:widowControl w:val="0"/>
              <w:pBdr>
                <w:top w:val="nil"/>
                <w:left w:val="nil"/>
                <w:bottom w:val="nil"/>
                <w:right w:val="nil"/>
                <w:between w:val="nil"/>
              </w:pBdr>
              <w:spacing w:after="0"/>
              <w:jc w:val="left"/>
              <w:rPr>
                <w:sz w:val="18"/>
                <w:szCs w:val="18"/>
                <w:lang w:val="en-US"/>
              </w:rPr>
            </w:pPr>
            <w:r w:rsidRPr="00703CF5">
              <w:rPr>
                <w:sz w:val="18"/>
                <w:szCs w:val="18"/>
                <w:lang w:val="en-US"/>
              </w:rPr>
              <w:t>Determining</w:t>
            </w:r>
            <w:r w:rsidR="00CB3009">
              <w:rPr>
                <w:sz w:val="18"/>
                <w:szCs w:val="18"/>
                <w:lang w:val="en-US"/>
              </w:rPr>
              <w:t xml:space="preserve"> Most Sensitive Par</w:t>
            </w:r>
            <w:r w:rsidRPr="00703CF5">
              <w:rPr>
                <w:sz w:val="18"/>
                <w:szCs w:val="18"/>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14:paraId="071C999D"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Christian Lengeler, Christian Selinger, Emilie Pothin</w:t>
            </w:r>
          </w:p>
        </w:tc>
      </w:tr>
      <w:tr w:rsidR="002A1BD8" w14:paraId="0FEC298B" w14:textId="77777777">
        <w:trPr>
          <w:cantSplit/>
        </w:trPr>
        <w:tc>
          <w:tcPr>
            <w:tcW w:w="1261" w:type="dxa"/>
            <w:shd w:val="clear" w:color="auto" w:fill="auto"/>
            <w:tcMar>
              <w:top w:w="100" w:type="dxa"/>
              <w:left w:w="100" w:type="dxa"/>
              <w:bottom w:w="100" w:type="dxa"/>
              <w:right w:w="100" w:type="dxa"/>
            </w:tcMar>
          </w:tcPr>
          <w:p w14:paraId="33682E14" w14:textId="77777777"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14:paraId="3EBC8B5C"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14:paraId="623B16F2"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Lengeler, </w:t>
            </w:r>
            <w:r w:rsidR="00DD3847">
              <w:rPr>
                <w:sz w:val="18"/>
                <w:szCs w:val="18"/>
              </w:rPr>
              <w:t>Amanda Ross,</w:t>
            </w:r>
            <w:r>
              <w:rPr>
                <w:sz w:val="18"/>
                <w:szCs w:val="18"/>
              </w:rPr>
              <w:t xml:space="preserve"> Christian Selinger, Emilie Pothin</w:t>
            </w:r>
          </w:p>
        </w:tc>
      </w:tr>
      <w:tr w:rsidR="002A1BD8" w14:paraId="537F4A07" w14:textId="77777777">
        <w:trPr>
          <w:cantSplit/>
        </w:trPr>
        <w:tc>
          <w:tcPr>
            <w:tcW w:w="1261" w:type="dxa"/>
            <w:shd w:val="clear" w:color="auto" w:fill="auto"/>
            <w:tcMar>
              <w:top w:w="100" w:type="dxa"/>
              <w:left w:w="100" w:type="dxa"/>
              <w:bottom w:w="100" w:type="dxa"/>
              <w:right w:w="100" w:type="dxa"/>
            </w:tcMar>
          </w:tcPr>
          <w:p w14:paraId="720274FD" w14:textId="77777777"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14:paraId="634EF04A" w14:textId="77777777" w:rsidR="002A1BD8" w:rsidRPr="00703CF5" w:rsidRDefault="00D36785">
            <w:pPr>
              <w:widowControl w:val="0"/>
              <w:pBdr>
                <w:top w:val="nil"/>
                <w:left w:val="nil"/>
                <w:bottom w:val="nil"/>
                <w:right w:val="nil"/>
                <w:between w:val="nil"/>
              </w:pBdr>
              <w:spacing w:after="0"/>
              <w:ind w:left="0"/>
              <w:jc w:val="left"/>
              <w:rPr>
                <w:sz w:val="18"/>
                <w:szCs w:val="18"/>
                <w:lang w:val="en-US"/>
              </w:rPr>
            </w:pPr>
            <w:commentRangeStart w:id="49"/>
            <w:commentRangeStart w:id="50"/>
            <w:r w:rsidRPr="00703CF5">
              <w:rPr>
                <w:sz w:val="18"/>
                <w:szCs w:val="18"/>
                <w:lang w:val="en-US"/>
              </w:rPr>
              <w:t xml:space="preserve">Prioritisation of vaccination in Ghana to reach malaria control targets: A </w:t>
            </w:r>
            <w:commentRangeEnd w:id="49"/>
            <w:r w:rsidR="00AA04B4">
              <w:rPr>
                <w:rStyle w:val="CommentReference"/>
              </w:rPr>
              <w:commentReference w:id="49"/>
            </w:r>
            <w:commentRangeEnd w:id="50"/>
            <w:r w:rsidR="0049710D">
              <w:rPr>
                <w:rStyle w:val="CommentReference"/>
              </w:rPr>
              <w:commentReference w:id="50"/>
            </w:r>
            <w:r w:rsidRPr="00703CF5">
              <w:rPr>
                <w:sz w:val="18"/>
                <w:szCs w:val="18"/>
                <w:lang w:val="en-US"/>
              </w:rPr>
              <w:t>modelling study.</w:t>
            </w:r>
          </w:p>
        </w:tc>
        <w:tc>
          <w:tcPr>
            <w:tcW w:w="3402" w:type="dxa"/>
            <w:shd w:val="clear" w:color="auto" w:fill="auto"/>
            <w:tcMar>
              <w:top w:w="100" w:type="dxa"/>
              <w:left w:w="100" w:type="dxa"/>
              <w:bottom w:w="100" w:type="dxa"/>
              <w:right w:w="100" w:type="dxa"/>
            </w:tcMar>
          </w:tcPr>
          <w:p w14:paraId="666533C0" w14:textId="77777777" w:rsidR="002A1BD8" w:rsidRDefault="00D36785">
            <w:pPr>
              <w:widowControl w:val="0"/>
              <w:pBdr>
                <w:top w:val="nil"/>
                <w:left w:val="nil"/>
                <w:bottom w:val="nil"/>
                <w:right w:val="nil"/>
                <w:between w:val="nil"/>
              </w:pBdr>
              <w:spacing w:after="0"/>
              <w:jc w:val="left"/>
              <w:rPr>
                <w:sz w:val="18"/>
                <w:szCs w:val="18"/>
              </w:rPr>
            </w:pPr>
            <w:r>
              <w:rPr>
                <w:sz w:val="18"/>
                <w:szCs w:val="18"/>
              </w:rPr>
              <w:t>Zenabu Suboi, [...], Christian Lengeler,</w:t>
            </w:r>
            <w:r w:rsidR="00DD3847">
              <w:rPr>
                <w:sz w:val="18"/>
                <w:szCs w:val="18"/>
              </w:rPr>
              <w:t xml:space="preserve"> Amanda Ross,</w:t>
            </w:r>
            <w:r>
              <w:rPr>
                <w:sz w:val="18"/>
                <w:szCs w:val="18"/>
              </w:rPr>
              <w:t xml:space="preserve"> Christian Selinger, Emilie Pothin</w:t>
            </w:r>
          </w:p>
        </w:tc>
      </w:tr>
    </w:tbl>
    <w:p w14:paraId="5547E35B" w14:textId="77777777" w:rsidR="002A1BD8" w:rsidRDefault="002A1BD8">
      <w:pPr>
        <w:ind w:left="720"/>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1" w:name="_Toc172629701"/>
      <w:r>
        <w:rPr>
          <w:sz w:val="22"/>
          <w:szCs w:val="22"/>
        </w:rPr>
        <w:t>TIMEPLAN WITH MILESTONES</w:t>
      </w:r>
      <w:bookmarkEnd w:id="51"/>
    </w:p>
    <w:p w14:paraId="48442475" w14:textId="77777777"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14:paraId="6F49B138" w14:textId="77777777"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Default="00D36785">
            <w:pPr>
              <w:widowControl w:val="0"/>
              <w:pBdr>
                <w:top w:val="nil"/>
                <w:left w:val="nil"/>
                <w:bottom w:val="nil"/>
                <w:right w:val="nil"/>
                <w:between w:val="nil"/>
              </w:pBdr>
              <w:spacing w:after="0"/>
              <w:jc w:val="center"/>
              <w:rPr>
                <w:b/>
              </w:rPr>
            </w:pPr>
            <w:r>
              <w:rPr>
                <w:b/>
              </w:rPr>
              <w:t>Main activity</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Default="00D36785">
            <w:pPr>
              <w:widowControl w:val="0"/>
              <w:pBdr>
                <w:top w:val="nil"/>
                <w:left w:val="nil"/>
                <w:bottom w:val="nil"/>
                <w:right w:val="nil"/>
                <w:between w:val="nil"/>
              </w:pBdr>
              <w:spacing w:after="0"/>
              <w:jc w:val="center"/>
              <w:rPr>
                <w:b/>
              </w:rPr>
            </w:pPr>
            <w:r>
              <w:rPr>
                <w:b/>
              </w:rPr>
              <w:t>2026</w:t>
            </w:r>
          </w:p>
        </w:tc>
      </w:tr>
      <w:tr w:rsidR="002A1BD8" w14:paraId="7EE99581" w14:textId="77777777"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551E1D2" w14:textId="77777777" w:rsidR="002A1BD8" w:rsidRDefault="00D36785">
            <w:pPr>
              <w:widowControl w:val="0"/>
              <w:pBdr>
                <w:top w:val="nil"/>
                <w:left w:val="nil"/>
                <w:bottom w:val="nil"/>
                <w:right w:val="nil"/>
                <w:between w:val="nil"/>
              </w:pBdr>
              <w:spacing w:after="0"/>
              <w:jc w:val="left"/>
            </w:pPr>
            <w:r>
              <w:t>Proposal writing</w:t>
            </w:r>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06A05824" w14:textId="77777777" w:rsidR="002A1BD8" w:rsidRDefault="00D36785">
            <w:pPr>
              <w:widowControl w:val="0"/>
              <w:pBdr>
                <w:top w:val="nil"/>
                <w:left w:val="nil"/>
                <w:bottom w:val="nil"/>
                <w:right w:val="nil"/>
                <w:between w:val="nil"/>
              </w:pBdr>
              <w:spacing w:after="0"/>
              <w:jc w:val="left"/>
            </w:pPr>
            <w:r>
              <w:t>OpenMalaria training</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7E6F3A" w14:paraId="1C71E646"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14:paraId="3FC5EE50"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69F79BF3" w14:textId="77777777"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7E6F3A" w14:paraId="6A7795E8" w14:textId="7777777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2B0464B7"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1DB040A5" w14:textId="77777777"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4380E6FA" w14:textId="77777777" w:rsidR="002A1BD8" w:rsidRDefault="00D36785">
            <w:pPr>
              <w:widowControl w:val="0"/>
              <w:pBdr>
                <w:top w:val="nil"/>
                <w:left w:val="nil"/>
                <w:bottom w:val="nil"/>
                <w:right w:val="nil"/>
                <w:between w:val="nil"/>
              </w:pBdr>
              <w:spacing w:after="0"/>
              <w:jc w:val="left"/>
            </w:pPr>
            <w:r>
              <w:t>Scenario Modeling and analysis</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063C1A85" w14:textId="77777777"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C192AFF" w14:textId="77777777" w:rsidR="002A1BD8" w:rsidRDefault="00D36785">
            <w:pPr>
              <w:widowControl w:val="0"/>
              <w:pBdr>
                <w:top w:val="nil"/>
                <w:left w:val="nil"/>
                <w:bottom w:val="nil"/>
                <w:right w:val="nil"/>
                <w:between w:val="nil"/>
              </w:pBdr>
              <w:spacing w:after="0"/>
              <w:jc w:val="left"/>
            </w:pPr>
            <w:r>
              <w:t>Thesis writing</w:t>
            </w: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52" w:name="_Toc172629702"/>
      <w:r>
        <w:rPr>
          <w:sz w:val="22"/>
          <w:szCs w:val="22"/>
        </w:rPr>
        <w:t>COLLABORATION AND SUPPORT</w:t>
      </w:r>
      <w:bookmarkEnd w:id="52"/>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Modeling support: Dr. Emilie Pothin, Dr. Christian Selinger</w:t>
      </w:r>
    </w:p>
    <w:p w14:paraId="529CB8FA" w14:textId="77777777" w:rsidR="002A1BD8" w:rsidRDefault="00D36785">
      <w:pPr>
        <w:numPr>
          <w:ilvl w:val="0"/>
          <w:numId w:val="3"/>
        </w:numPr>
      </w:pPr>
      <w:r>
        <w:t xml:space="preserve">Epidemiology support: Prof. Dr. Christian Lengeler </w:t>
      </w:r>
    </w:p>
    <w:p w14:paraId="6171249D" w14:textId="77777777" w:rsidR="002A1BD8" w:rsidRDefault="00D36785">
      <w:pPr>
        <w:rPr>
          <w:b/>
        </w:rPr>
      </w:pPr>
      <w:r>
        <w:rPr>
          <w:b/>
        </w:rPr>
        <w:t>External (Ghana):</w:t>
      </w:r>
    </w:p>
    <w:p w14:paraId="4C96740D" w14:textId="77777777" w:rsidR="002A1BD8" w:rsidRPr="00703CF5" w:rsidRDefault="00D36785">
      <w:pPr>
        <w:numPr>
          <w:ilvl w:val="0"/>
          <w:numId w:val="4"/>
        </w:numPr>
        <w:rPr>
          <w:lang w:val="en-US"/>
        </w:rPr>
      </w:pPr>
      <w:r w:rsidRPr="00703CF5">
        <w:rPr>
          <w:lang w:val="en-US"/>
        </w:rPr>
        <w:lastRenderedPageBreak/>
        <w:t>Public Health: Prof. Evelyn Ansah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Data availability:</w:t>
      </w:r>
    </w:p>
    <w:p w14:paraId="10C511BF" w14:textId="77777777" w:rsidR="002A1BD8" w:rsidRPr="00703CF5" w:rsidRDefault="00D36785">
      <w:pPr>
        <w:numPr>
          <w:ilvl w:val="0"/>
          <w:numId w:val="5"/>
        </w:numPr>
        <w:rPr>
          <w:lang w:val="en-US"/>
        </w:rPr>
      </w:pPr>
      <w:r w:rsidRPr="00703CF5">
        <w:rPr>
          <w:lang w:val="en-US"/>
        </w:rPr>
        <w:t>Geospatial estimates: Dr. Punam Amratia (MAP-Tanzania), Sammy Oppong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Malm, Wahjib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3" w:name="_Toc172629703"/>
      <w:r>
        <w:rPr>
          <w:sz w:val="22"/>
          <w:szCs w:val="22"/>
        </w:rPr>
        <w:t>PHD COMMITTEE</w:t>
      </w:r>
      <w:bookmarkEnd w:id="53"/>
    </w:p>
    <w:p w14:paraId="53F6307F" w14:textId="77777777"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Dr. Emilie Pothin, Swiss TPH</w:t>
      </w:r>
    </w:p>
    <w:p w14:paraId="26AF5593" w14:textId="77777777"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Prof. Dr. Christian Lengeler, Swiss TPH</w:t>
      </w:r>
    </w:p>
    <w:p w14:paraId="2F72AF49" w14:textId="77777777"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Dr. Christian Selinger, Swiss TPH</w:t>
      </w:r>
    </w:p>
    <w:p w14:paraId="5DBB56EA" w14:textId="77777777"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14:paraId="32F6FD09"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4" w:name="_Toc172629704"/>
      <w:r>
        <w:rPr>
          <w:sz w:val="22"/>
          <w:szCs w:val="22"/>
        </w:rPr>
        <w:t>SHORT CV</w:t>
      </w:r>
      <w:bookmarkEnd w:id="54"/>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0A19A927" w14:textId="77777777">
        <w:trPr>
          <w:cantSplit/>
          <w:trHeight w:val="270"/>
        </w:trPr>
        <w:tc>
          <w:tcPr>
            <w:tcW w:w="2282" w:type="dxa"/>
            <w:vAlign w:val="top"/>
          </w:tcPr>
          <w:p w14:paraId="485610F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28D4E31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253B99DE" w14:textId="77777777">
        <w:trPr>
          <w:cantSplit/>
          <w:trHeight w:val="270"/>
        </w:trPr>
        <w:tc>
          <w:tcPr>
            <w:tcW w:w="2282" w:type="dxa"/>
            <w:vAlign w:val="top"/>
          </w:tcPr>
          <w:p w14:paraId="157AF9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te of birth</w:t>
            </w:r>
          </w:p>
        </w:tc>
        <w:tc>
          <w:tcPr>
            <w:tcW w:w="6803" w:type="dxa"/>
            <w:vAlign w:val="top"/>
          </w:tcPr>
          <w:p w14:paraId="29D32B9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0F94523C" w14:textId="77777777">
        <w:trPr>
          <w:cantSplit/>
          <w:trHeight w:val="270"/>
        </w:trPr>
        <w:tc>
          <w:tcPr>
            <w:tcW w:w="2282" w:type="dxa"/>
            <w:vAlign w:val="top"/>
          </w:tcPr>
          <w:p w14:paraId="7A8AAFF6"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tionality</w:t>
            </w:r>
          </w:p>
        </w:tc>
        <w:tc>
          <w:tcPr>
            <w:tcW w:w="6803" w:type="dxa"/>
            <w:vAlign w:val="top"/>
          </w:tcPr>
          <w:p w14:paraId="358D7A29"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Ghanaian</w:t>
            </w:r>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tural languages</w:t>
            </w:r>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gaare (mother tongue)</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proficien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mail</w:t>
            </w:r>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r>
        <w:rPr>
          <w:rFonts w:eastAsia="Arial" w:cs="Arial"/>
          <w:b/>
          <w:color w:val="000000"/>
        </w:rPr>
        <w:t>Employment</w:t>
      </w:r>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7E6F3A"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Selected research projects</w:t>
      </w:r>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7E6F3A"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7E6F3A"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7E6F3A"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7E6F3A"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55" w:name="_Toc172629705"/>
      <w:r>
        <w:rPr>
          <w:sz w:val="22"/>
          <w:szCs w:val="22"/>
        </w:rPr>
        <w:lastRenderedPageBreak/>
        <w:t>LEARNING AGREEMENT</w:t>
      </w:r>
      <w:bookmarkEnd w:id="55"/>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r w:rsidR="00252861">
              <w:rPr>
                <w:b/>
                <w:sz w:val="18"/>
                <w:szCs w:val="18"/>
              </w:rPr>
              <w:t>C</w:t>
            </w:r>
            <w:r w:rsidR="00D123D4">
              <w:rPr>
                <w:b/>
                <w:sz w:val="18"/>
                <w:szCs w:val="18"/>
              </w:rPr>
              <w:t>ompleted</w:t>
            </w:r>
          </w:p>
        </w:tc>
      </w:tr>
      <w:tr w:rsidR="002A1BD8" w:rsidRPr="007E6F3A"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Background knowledge</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r>
              <w:rPr>
                <w:sz w:val="18"/>
                <w:szCs w:val="18"/>
              </w:rPr>
              <w:t>OpenMalaria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July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8F0288">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216D1D0B"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Malaria epidemiology and control</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8F0288">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54EA12CE" w14:textId="77777777" w:rsidTr="005462BA">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r>
              <w:rPr>
                <w:b/>
                <w:sz w:val="18"/>
                <w:szCs w:val="18"/>
              </w:rPr>
              <w:t>Method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r>
              <w:rPr>
                <w:sz w:val="18"/>
                <w:szCs w:val="18"/>
              </w:rPr>
              <w:t>Introduction to Bayesian Statistic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8F0288">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721F1552" w14:textId="77777777" w:rsidTr="005462BA">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Data analysis in epidemiology</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8F0288">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160247F3" w14:textId="77777777" w:rsidTr="005462BA">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8F0288">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0047380C"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Research data management</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8F0288">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1FEFD7DF"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2A1BD8" w:rsidRPr="00703CF5" w:rsidRDefault="005C4A18">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Transferable skill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Scientific writ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rsidTr="005462BA">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r>
              <w:rPr>
                <w:sz w:val="18"/>
                <w:szCs w:val="18"/>
              </w:rPr>
              <w:t>Effective presentation skil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rsidTr="005462BA">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r>
              <w:rPr>
                <w:sz w:val="18"/>
                <w:szCs w:val="18"/>
              </w:rPr>
              <w:t>Meet th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7E6F3A"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r w:rsidRPr="00703CF5">
              <w:rPr>
                <w:b/>
                <w:sz w:val="18"/>
                <w:szCs w:val="18"/>
                <w:lang w:val="en-US"/>
              </w:rPr>
              <w:t>MaModAfrica PhD training School - (AIMS Senegal / SWISS TPH )</w:t>
            </w:r>
          </w:p>
        </w:tc>
      </w:tr>
      <w:tr w:rsidR="00137EC3" w14:paraId="2CF6C742" w14:textId="77777777" w:rsidTr="005462BA">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37EC3" w:rsidRDefault="00137EC3"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37EC3" w:rsidRDefault="00137EC3" w:rsidP="00AF0DF3">
            <w:pPr>
              <w:keepNext w:val="0"/>
              <w:keepLines w:val="0"/>
              <w:spacing w:after="0"/>
              <w:ind w:left="60" w:right="0"/>
              <w:rPr>
                <w:sz w:val="18"/>
                <w:szCs w:val="18"/>
              </w:rPr>
            </w:pPr>
            <w:r>
              <w:rPr>
                <w:sz w:val="18"/>
                <w:szCs w:val="18"/>
              </w:rPr>
              <w:t>Epidemiological Concept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37EC3" w:rsidRDefault="00137EC3" w:rsidP="00AF0DF3">
            <w:pPr>
              <w:spacing w:before="100"/>
              <w:ind w:left="60" w:right="80"/>
              <w:rPr>
                <w:sz w:val="18"/>
                <w:szCs w:val="18"/>
              </w:rPr>
            </w:pPr>
            <w:r>
              <w:rPr>
                <w:sz w:val="18"/>
                <w:szCs w:val="18"/>
              </w:rPr>
              <w:t>Nov / Dec 2023</w:t>
            </w: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37EC3" w:rsidRDefault="00137EC3"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37EC3" w:rsidRDefault="008F0288" w:rsidP="00AF0DF3">
            <w:pPr>
              <w:spacing w:before="100" w:after="100"/>
              <w:ind w:left="0" w:right="80"/>
              <w:jc w:val="center"/>
              <w:rPr>
                <w:b/>
                <w:sz w:val="18"/>
                <w:szCs w:val="18"/>
              </w:rPr>
            </w:pPr>
            <w:sdt>
              <w:sdtPr>
                <w:tag w:val="goog_rdk_1"/>
                <w:id w:val="-2062002416"/>
              </w:sdtPr>
              <w:sdtContent>
                <w:r w:rsidR="00137EC3">
                  <w:rPr>
                    <w:rFonts w:ascii="Arial Unicode MS" w:eastAsia="Arial Unicode MS" w:hAnsi="Arial Unicode MS" w:cs="Arial Unicode MS"/>
                    <w:sz w:val="18"/>
                    <w:szCs w:val="18"/>
                  </w:rPr>
                  <w:t>✔</w:t>
                </w:r>
              </w:sdtContent>
            </w:sdt>
          </w:p>
        </w:tc>
      </w:tr>
      <w:tr w:rsidR="00137EC3" w14:paraId="396A0CD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C06DFED"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EC98A4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37EC3" w:rsidRDefault="008F0288" w:rsidP="00AF0DF3">
            <w:pPr>
              <w:spacing w:before="100" w:after="100"/>
              <w:ind w:left="0" w:right="80"/>
              <w:jc w:val="center"/>
              <w:rPr>
                <w:b/>
                <w:sz w:val="18"/>
                <w:szCs w:val="18"/>
              </w:rPr>
            </w:pPr>
            <w:sdt>
              <w:sdtPr>
                <w:tag w:val="goog_rdk_2"/>
                <w:id w:val="-1033805892"/>
              </w:sdtPr>
              <w:sdtContent>
                <w:r w:rsidR="00137EC3">
                  <w:rPr>
                    <w:rFonts w:ascii="Arial Unicode MS" w:eastAsia="Arial Unicode MS" w:hAnsi="Arial Unicode MS" w:cs="Arial Unicode MS"/>
                    <w:sz w:val="18"/>
                    <w:szCs w:val="18"/>
                  </w:rPr>
                  <w:t>✔</w:t>
                </w:r>
              </w:sdtContent>
            </w:sdt>
          </w:p>
        </w:tc>
      </w:tr>
      <w:tr w:rsidR="00137EC3" w14:paraId="0A5D586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3C8E2B2"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CADB854"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37EC3" w:rsidRDefault="008F0288" w:rsidP="00AF0DF3">
            <w:pPr>
              <w:spacing w:before="100" w:after="100"/>
              <w:ind w:left="0" w:right="80"/>
              <w:jc w:val="center"/>
              <w:rPr>
                <w:b/>
                <w:sz w:val="18"/>
                <w:szCs w:val="18"/>
              </w:rPr>
            </w:pPr>
            <w:sdt>
              <w:sdtPr>
                <w:tag w:val="goog_rdk_3"/>
                <w:id w:val="288865227"/>
              </w:sdtPr>
              <w:sdtContent>
                <w:r w:rsidR="00137EC3">
                  <w:rPr>
                    <w:rFonts w:ascii="Arial Unicode MS" w:eastAsia="Arial Unicode MS" w:hAnsi="Arial Unicode MS" w:cs="Arial Unicode MS"/>
                    <w:sz w:val="18"/>
                    <w:szCs w:val="18"/>
                  </w:rPr>
                  <w:t>✔</w:t>
                </w:r>
              </w:sdtContent>
            </w:sdt>
          </w:p>
        </w:tc>
      </w:tr>
      <w:tr w:rsidR="00137EC3" w14:paraId="65EAE122"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37EC3" w:rsidRDefault="00137EC3" w:rsidP="00AF0DF3">
            <w:pPr>
              <w:keepNext w:val="0"/>
              <w:keepLines w:val="0"/>
              <w:spacing w:after="0"/>
              <w:ind w:left="60" w:right="0"/>
              <w:rPr>
                <w:sz w:val="18"/>
                <w:szCs w:val="18"/>
              </w:rPr>
            </w:pPr>
            <w:r>
              <w:rPr>
                <w:sz w:val="18"/>
                <w:szCs w:val="18"/>
              </w:rPr>
              <w:t>Model Conception</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D64AD"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FC35F6"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37EC3" w:rsidRDefault="008F0288" w:rsidP="00AF0DF3">
            <w:pPr>
              <w:spacing w:before="100" w:after="100"/>
              <w:ind w:left="0" w:right="80"/>
              <w:jc w:val="center"/>
              <w:rPr>
                <w:b/>
                <w:sz w:val="18"/>
                <w:szCs w:val="18"/>
              </w:rPr>
            </w:pPr>
            <w:sdt>
              <w:sdtPr>
                <w:tag w:val="goog_rdk_4"/>
                <w:id w:val="-1199085273"/>
              </w:sdtPr>
              <w:sdtContent>
                <w:r w:rsidR="00137EC3">
                  <w:rPr>
                    <w:rFonts w:ascii="Arial Unicode MS" w:eastAsia="Arial Unicode MS" w:hAnsi="Arial Unicode MS" w:cs="Arial Unicode MS"/>
                    <w:sz w:val="18"/>
                    <w:szCs w:val="18"/>
                  </w:rPr>
                  <w:t>✔</w:t>
                </w:r>
              </w:sdtContent>
            </w:sdt>
          </w:p>
        </w:tc>
      </w:tr>
      <w:tr w:rsidR="00137EC3" w14:paraId="62FEA2C7"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37EC3" w:rsidRDefault="00137EC3" w:rsidP="00AF0DF3">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32D341"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DF1FBB"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37EC3" w:rsidRDefault="008F0288" w:rsidP="00AF0DF3">
            <w:pPr>
              <w:spacing w:before="100" w:after="100"/>
              <w:ind w:left="0" w:right="80"/>
              <w:jc w:val="center"/>
              <w:rPr>
                <w:b/>
                <w:sz w:val="18"/>
                <w:szCs w:val="18"/>
              </w:rPr>
            </w:pPr>
            <w:sdt>
              <w:sdtPr>
                <w:tag w:val="goog_rdk_5"/>
                <w:id w:val="-354430840"/>
              </w:sdtPr>
              <w:sdtContent>
                <w:r w:rsidR="00137EC3">
                  <w:rPr>
                    <w:rFonts w:ascii="Arial Unicode MS" w:eastAsia="Arial Unicode MS" w:hAnsi="Arial Unicode MS" w:cs="Arial Unicode MS"/>
                    <w:sz w:val="18"/>
                    <w:szCs w:val="18"/>
                  </w:rPr>
                  <w:t>✔</w:t>
                </w:r>
              </w:sdtContent>
            </w:sdt>
          </w:p>
        </w:tc>
      </w:tr>
      <w:tr w:rsidR="00137EC3" w14:paraId="19AEE24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37EC3" w:rsidRDefault="00137EC3" w:rsidP="00AF0DF3">
            <w:pPr>
              <w:keepNext w:val="0"/>
              <w:keepLines w:val="0"/>
              <w:spacing w:after="0"/>
              <w:ind w:left="60" w:right="0"/>
              <w:rPr>
                <w:sz w:val="18"/>
                <w:szCs w:val="18"/>
              </w:rPr>
            </w:pPr>
            <w:r>
              <w:rPr>
                <w:sz w:val="18"/>
                <w:szCs w:val="18"/>
              </w:rPr>
              <w:t>Simulation Algorithms and Numer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F6CEC2"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466A23F"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37EC3" w:rsidRDefault="008F0288" w:rsidP="00AF0DF3">
            <w:pPr>
              <w:spacing w:before="100" w:after="100"/>
              <w:ind w:left="0" w:right="80"/>
              <w:jc w:val="center"/>
              <w:rPr>
                <w:b/>
                <w:sz w:val="18"/>
                <w:szCs w:val="18"/>
              </w:rPr>
            </w:pPr>
            <w:sdt>
              <w:sdtPr>
                <w:tag w:val="goog_rdk_6"/>
                <w:id w:val="1655027411"/>
              </w:sdtPr>
              <w:sdtContent>
                <w:r w:rsidR="00137EC3">
                  <w:rPr>
                    <w:rFonts w:ascii="Arial Unicode MS" w:eastAsia="Arial Unicode MS" w:hAnsi="Arial Unicode MS" w:cs="Arial Unicode MS"/>
                    <w:sz w:val="18"/>
                    <w:szCs w:val="18"/>
                  </w:rPr>
                  <w:t>✔</w:t>
                </w:r>
              </w:sdtContent>
            </w:sdt>
          </w:p>
        </w:tc>
      </w:tr>
      <w:tr w:rsidR="00137EC3" w14:paraId="48781F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37EC3" w:rsidRDefault="00137EC3" w:rsidP="00AF0DF3">
            <w:pPr>
              <w:keepNext w:val="0"/>
              <w:keepLines w:val="0"/>
              <w:spacing w:after="0"/>
              <w:ind w:left="60" w:right="0"/>
              <w:rPr>
                <w:sz w:val="18"/>
                <w:szCs w:val="18"/>
              </w:rPr>
            </w:pPr>
            <w:r>
              <w:rPr>
                <w:sz w:val="18"/>
                <w:szCs w:val="18"/>
              </w:rPr>
              <w:t>Parameter Inference</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0477A09"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21900D"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37EC3" w:rsidRDefault="008F0288" w:rsidP="00AF0DF3">
            <w:pPr>
              <w:spacing w:before="100" w:after="100"/>
              <w:ind w:left="0" w:right="80"/>
              <w:jc w:val="center"/>
              <w:rPr>
                <w:b/>
                <w:sz w:val="18"/>
                <w:szCs w:val="18"/>
              </w:rPr>
            </w:pPr>
            <w:sdt>
              <w:sdtPr>
                <w:tag w:val="goog_rdk_7"/>
                <w:id w:val="658110335"/>
              </w:sdtPr>
              <w:sdtContent>
                <w:r w:rsidR="00137EC3">
                  <w:rPr>
                    <w:rFonts w:ascii="Arial Unicode MS" w:eastAsia="Arial Unicode MS" w:hAnsi="Arial Unicode MS" w:cs="Arial Unicode MS"/>
                    <w:sz w:val="18"/>
                    <w:szCs w:val="18"/>
                  </w:rPr>
                  <w:t>✔</w:t>
                </w:r>
              </w:sdtContent>
            </w:sdt>
          </w:p>
        </w:tc>
      </w:tr>
      <w:tr w:rsidR="00137EC3" w14:paraId="0C26298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37EC3" w:rsidRDefault="00137EC3" w:rsidP="00AF0DF3">
            <w:pPr>
              <w:keepNext w:val="0"/>
              <w:keepLines w:val="0"/>
              <w:spacing w:after="0"/>
              <w:ind w:left="60" w:right="0"/>
              <w:rPr>
                <w:sz w:val="18"/>
                <w:szCs w:val="18"/>
              </w:rPr>
            </w:pPr>
            <w:r>
              <w:rPr>
                <w:sz w:val="18"/>
                <w:szCs w:val="18"/>
              </w:rPr>
              <w:t>Geospatial Modelling</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67EE845"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DA15E88"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37EC3" w:rsidRDefault="008F0288" w:rsidP="00AF0DF3">
            <w:pPr>
              <w:spacing w:before="100" w:after="100"/>
              <w:ind w:left="0" w:right="80"/>
              <w:jc w:val="center"/>
              <w:rPr>
                <w:b/>
                <w:sz w:val="18"/>
                <w:szCs w:val="18"/>
              </w:rPr>
            </w:pPr>
            <w:sdt>
              <w:sdtPr>
                <w:tag w:val="goog_rdk_8"/>
                <w:id w:val="936025141"/>
              </w:sdtPr>
              <w:sdtContent>
                <w:r w:rsidR="00137EC3">
                  <w:rPr>
                    <w:rFonts w:ascii="Arial Unicode MS" w:eastAsia="Arial Unicode MS" w:hAnsi="Arial Unicode MS" w:cs="Arial Unicode MS"/>
                    <w:sz w:val="18"/>
                    <w:szCs w:val="18"/>
                  </w:rPr>
                  <w:t>✔</w:t>
                </w:r>
              </w:sdtContent>
            </w:sdt>
          </w:p>
        </w:tc>
      </w:tr>
      <w:tr w:rsidR="00137EC3" w14:paraId="57F3982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37EC3" w:rsidRDefault="008F0288" w:rsidP="00AF0DF3">
            <w:pPr>
              <w:spacing w:before="100" w:after="100"/>
              <w:ind w:left="0" w:right="80"/>
              <w:jc w:val="center"/>
              <w:rPr>
                <w:b/>
                <w:sz w:val="18"/>
                <w:szCs w:val="18"/>
              </w:rPr>
            </w:pPr>
            <w:sdt>
              <w:sdtPr>
                <w:tag w:val="goog_rdk_9"/>
                <w:id w:val="1477811"/>
              </w:sdtPr>
              <w:sdtContent>
                <w:r w:rsidR="00137EC3">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6" w:name="_Toc172629706"/>
      <w:r>
        <w:rPr>
          <w:sz w:val="22"/>
          <w:szCs w:val="22"/>
        </w:rPr>
        <w:t>BUDGET PLAN</w:t>
      </w:r>
      <w:bookmarkEnd w:id="56"/>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r>
              <w:rPr>
                <w:b/>
                <w:sz w:val="20"/>
                <w:szCs w:val="20"/>
              </w:rPr>
              <w:lastRenderedPageBreak/>
              <w:t>Cost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r w:rsidR="00DD3847">
              <w:rPr>
                <w:sz w:val="18"/>
                <w:szCs w:val="18"/>
              </w:rPr>
              <w:t>S</w:t>
            </w:r>
            <w:r>
              <w:rPr>
                <w:sz w:val="18"/>
                <w:szCs w:val="18"/>
              </w:rPr>
              <w:t>alary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r>
              <w:rPr>
                <w:sz w:val="18"/>
                <w:szCs w:val="18"/>
              </w:rPr>
              <w:t>Conferences Participation F</w:t>
            </w:r>
            <w:r w:rsidR="00D36785">
              <w:rPr>
                <w:sz w:val="18"/>
                <w:szCs w:val="18"/>
              </w:rPr>
              <w:t>ees</w:t>
            </w:r>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r>
              <w:rPr>
                <w:sz w:val="18"/>
                <w:szCs w:val="18"/>
              </w:rPr>
              <w:t>Health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Travel C</w:t>
            </w:r>
            <w:r w:rsidR="00D36785">
              <w:rPr>
                <w:sz w:val="18"/>
                <w:szCs w:val="18"/>
              </w:rPr>
              <w:t>osts</w:t>
            </w:r>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7777777"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14:paraId="5ECCA115" w14:textId="77777777" w:rsidR="002A1BD8" w:rsidRDefault="002A1BD8"/>
    <w:p w14:paraId="6B4C91D2"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7" w:name="_Toc172629707"/>
      <w:r>
        <w:rPr>
          <w:sz w:val="22"/>
          <w:szCs w:val="22"/>
        </w:rPr>
        <w:t>REFERENCE LIST</w:t>
      </w:r>
      <w:bookmarkEnd w:id="57"/>
    </w:p>
    <w:p w14:paraId="5F00A4E1" w14:textId="77777777" w:rsidR="00D95F0C" w:rsidRPr="00D95F0C" w:rsidRDefault="002337D7" w:rsidP="00D95F0C">
      <w:pPr>
        <w:pStyle w:val="Bibliography"/>
        <w:rPr>
          <w:rFonts w:cs="Arial"/>
        </w:rPr>
      </w:pPr>
      <w:r>
        <w:fldChar w:fldCharType="begin"/>
      </w:r>
      <w:r w:rsidR="00D95F0C" w:rsidRPr="00D95F0C">
        <w:instrText xml:space="preserve"> ADDIN ZOTERO_BIBL {"uncited":[],"omitted":[],"custom":[]} CSL_BIBLIOGRAPHY </w:instrText>
      </w:r>
      <w:r>
        <w:fldChar w:fldCharType="separate"/>
      </w:r>
      <w:r w:rsidR="00D95F0C" w:rsidRPr="00D95F0C">
        <w:rPr>
          <w:rFonts w:cs="Arial"/>
        </w:rPr>
        <w:t>1. NMEP G. National Malaria Elimination Strategic Plan [Internet]. Available from: https://mesamalaria.org/resource-hub/national-malaria-elimination-strategic-plan-nmesp-of-ghana-2024-2028/</w:t>
      </w:r>
    </w:p>
    <w:p w14:paraId="36C22E58" w14:textId="77777777" w:rsidR="00D95F0C" w:rsidRPr="00D95F0C" w:rsidRDefault="00D95F0C" w:rsidP="00D95F0C">
      <w:pPr>
        <w:pStyle w:val="Bibliography"/>
        <w:rPr>
          <w:rFonts w:cs="Arial"/>
          <w:lang w:val="en-US"/>
        </w:rPr>
      </w:pPr>
      <w:r w:rsidRPr="00D95F0C">
        <w:rPr>
          <w:rFonts w:cs="Arial"/>
          <w:lang w:val="en-US"/>
        </w:rPr>
        <w:t>2. WHO 2024_African health ministers commit to end malaria deaths [Internet]. [cited 2024 Mar 8]. Available from: https://www.who.int/news/item/06-03-2024-african-health-ministers-commit-to-end-malaria-deaths</w:t>
      </w:r>
    </w:p>
    <w:p w14:paraId="5278C14E" w14:textId="77777777" w:rsidR="00D95F0C" w:rsidRPr="00D95F0C" w:rsidRDefault="00D95F0C" w:rsidP="00D95F0C">
      <w:pPr>
        <w:pStyle w:val="Bibliography"/>
        <w:rPr>
          <w:rFonts w:cs="Arial"/>
          <w:lang w:val="en-US"/>
        </w:rPr>
      </w:pPr>
      <w:r w:rsidRPr="00D95F0C">
        <w:rPr>
          <w:rFonts w:cs="Arial"/>
          <w:lang w:val="en-US"/>
        </w:rPr>
        <w:t>3. World malaria report 2023 [Internet]. [cited 2024 Feb 23]. Available from: https://www.who.int/teams/global-malaria-programme/reports/world-malaria-report-2023</w:t>
      </w:r>
    </w:p>
    <w:p w14:paraId="7D9CB748" w14:textId="77777777" w:rsidR="00D95F0C" w:rsidRPr="00D95F0C" w:rsidRDefault="00D95F0C" w:rsidP="00D95F0C">
      <w:pPr>
        <w:pStyle w:val="Bibliography"/>
        <w:rPr>
          <w:rFonts w:cs="Arial"/>
          <w:lang w:val="en-US"/>
        </w:rPr>
      </w:pPr>
      <w:r w:rsidRPr="00D95F0C">
        <w:rPr>
          <w:rFonts w:cs="Arial"/>
          <w:lang w:val="en-US"/>
        </w:rPr>
        <w:t>4. Ghana Malaria Facts [Internet]. Severe Malaria Observatory. [cited 2024 Feb 23]. Available from: https://www.severemalaria.org/pays/ghana</w:t>
      </w:r>
    </w:p>
    <w:p w14:paraId="00303F38" w14:textId="77777777" w:rsidR="00D95F0C" w:rsidRPr="00D95F0C" w:rsidRDefault="00D95F0C" w:rsidP="00D95F0C">
      <w:pPr>
        <w:pStyle w:val="Bibliography"/>
        <w:rPr>
          <w:rFonts w:cs="Arial"/>
          <w:lang w:val="en-US"/>
        </w:rPr>
      </w:pPr>
      <w:r w:rsidRPr="00D95F0C">
        <w:rPr>
          <w:rFonts w:cs="Arial"/>
          <w:lang w:val="en-US"/>
        </w:rPr>
        <w:t xml:space="preserve">5. Awine T, Malm K, Bart-Plange C, Silal SP. Towards malaria control and elimination in Ghana: challenges and decision making tools to guide planning. Glob Health Action. 2017;10:1381471. </w:t>
      </w:r>
    </w:p>
    <w:p w14:paraId="55F5F6C6" w14:textId="77777777" w:rsidR="00D95F0C" w:rsidRPr="00D95F0C" w:rsidRDefault="00D95F0C" w:rsidP="00D95F0C">
      <w:pPr>
        <w:pStyle w:val="Bibliography"/>
        <w:rPr>
          <w:rFonts w:cs="Arial"/>
          <w:lang w:val="en-US"/>
        </w:rPr>
      </w:pPr>
      <w:r w:rsidRPr="00D95F0C">
        <w:rPr>
          <w:rFonts w:cs="Arial"/>
          <w:lang w:val="en-US"/>
        </w:rPr>
        <w:t xml:space="preserve">6. Lowe R, Chirombo J, Tompkins AM. Relative importance of climatic, geographic and socio-economic determinants of malaria in Malawi. Malaria Journal. 2013;12:416. </w:t>
      </w:r>
    </w:p>
    <w:p w14:paraId="5808E2F2" w14:textId="77777777" w:rsidR="00D95F0C" w:rsidRPr="00D95F0C" w:rsidRDefault="00D95F0C" w:rsidP="00D95F0C">
      <w:pPr>
        <w:pStyle w:val="Bibliography"/>
        <w:rPr>
          <w:rFonts w:cs="Arial"/>
          <w:lang w:val="en-US"/>
        </w:rPr>
      </w:pPr>
      <w:r w:rsidRPr="00D95F0C">
        <w:rPr>
          <w:rFonts w:cs="Arial"/>
          <w:lang w:val="en-US"/>
        </w:rPr>
        <w:t>7. PMI. Ghana Malaria Operational Plan FY 2018 [Internet]. Available from: https://www.pmi.gov/docs/default-source/default-document-library/malaria-operational-plans/fy-2018/fy-2018-ghana-malaria-operational-plan.pdf?sfvrsn=5</w:t>
      </w:r>
    </w:p>
    <w:p w14:paraId="67F73E0C" w14:textId="77777777" w:rsidR="00D95F0C" w:rsidRPr="00D95F0C" w:rsidRDefault="00D95F0C" w:rsidP="00D95F0C">
      <w:pPr>
        <w:pStyle w:val="Bibliography"/>
        <w:rPr>
          <w:rFonts w:cs="Arial"/>
          <w:lang w:val="en-US"/>
        </w:rPr>
      </w:pPr>
      <w:r w:rsidRPr="00D95F0C">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13142DED" w14:textId="77777777" w:rsidR="00D95F0C" w:rsidRPr="00D95F0C" w:rsidRDefault="00D95F0C" w:rsidP="00D95F0C">
      <w:pPr>
        <w:pStyle w:val="Bibliography"/>
        <w:rPr>
          <w:rFonts w:cs="Arial"/>
          <w:lang w:val="en-US"/>
        </w:rPr>
      </w:pPr>
      <w:r w:rsidRPr="00D95F0C">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08328F3A" w14:textId="77777777" w:rsidR="00D95F0C" w:rsidRPr="00D95F0C" w:rsidRDefault="00D95F0C" w:rsidP="00D95F0C">
      <w:pPr>
        <w:pStyle w:val="Bibliography"/>
        <w:rPr>
          <w:rFonts w:cs="Arial"/>
          <w:lang w:val="en-US"/>
        </w:rPr>
      </w:pPr>
      <w:r w:rsidRPr="00D95F0C">
        <w:rPr>
          <w:rFonts w:cs="Arial"/>
          <w:lang w:val="en-US"/>
        </w:rPr>
        <w:t xml:space="preserve">10. Smith DL, Battle KE, Hay SI, Barker CM, Scott TW, McKenzie FE. Ross, macdonald, and a theory for the dynamics and control of mosquito-transmitted pathogens. PLoS Pathog. 2012;8:e1002588. </w:t>
      </w:r>
    </w:p>
    <w:p w14:paraId="16AD6B68" w14:textId="77777777" w:rsidR="00D95F0C" w:rsidRPr="00D95F0C" w:rsidRDefault="00D95F0C" w:rsidP="00D95F0C">
      <w:pPr>
        <w:pStyle w:val="Bibliography"/>
        <w:rPr>
          <w:rFonts w:cs="Arial"/>
          <w:lang w:val="en-US"/>
        </w:rPr>
      </w:pPr>
      <w:r w:rsidRPr="00D95F0C">
        <w:rPr>
          <w:rFonts w:cs="Arial"/>
          <w:lang w:val="en-US"/>
        </w:rPr>
        <w:lastRenderedPageBreak/>
        <w:t>11. Malaria: The malaria vaccine implementation programme (MVIP) [Internet]. [cited 2024 Jul 21]. Available from: https://www.who.int/news-room/questions-and-answers/item/malaria-vaccine-implementation-programme</w:t>
      </w:r>
    </w:p>
    <w:p w14:paraId="15FE2543" w14:textId="77777777" w:rsidR="00D95F0C" w:rsidRPr="00D95F0C" w:rsidRDefault="00D95F0C" w:rsidP="00D95F0C">
      <w:pPr>
        <w:pStyle w:val="Bibliography"/>
        <w:rPr>
          <w:rFonts w:cs="Arial"/>
          <w:lang w:val="en-US"/>
        </w:rPr>
      </w:pPr>
      <w:r w:rsidRPr="00D95F0C">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51E842D2" w14:textId="77777777" w:rsidR="00D95F0C" w:rsidRPr="00D95F0C" w:rsidRDefault="00D95F0C" w:rsidP="00D95F0C">
      <w:pPr>
        <w:pStyle w:val="Bibliography"/>
        <w:rPr>
          <w:rFonts w:cs="Arial"/>
          <w:lang w:val="en-US"/>
        </w:rPr>
      </w:pPr>
      <w:r w:rsidRPr="00D95F0C">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56585711" w14:textId="77777777" w:rsidR="00D95F0C" w:rsidRPr="00D95F0C" w:rsidRDefault="00D95F0C" w:rsidP="00D95F0C">
      <w:pPr>
        <w:pStyle w:val="Bibliography"/>
        <w:rPr>
          <w:rFonts w:cs="Arial"/>
          <w:lang w:val="en-US"/>
        </w:rPr>
      </w:pPr>
      <w:r w:rsidRPr="00D95F0C">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16110CC8" w14:textId="77777777" w:rsidR="00D95F0C" w:rsidRPr="00D95F0C" w:rsidRDefault="00D95F0C" w:rsidP="00D95F0C">
      <w:pPr>
        <w:pStyle w:val="Bibliography"/>
        <w:rPr>
          <w:rFonts w:cs="Arial"/>
          <w:lang w:val="en-US"/>
        </w:rPr>
      </w:pPr>
      <w:r w:rsidRPr="00D95F0C">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272413D3" w14:textId="77777777" w:rsidR="00D95F0C" w:rsidRPr="00D95F0C" w:rsidRDefault="00D95F0C" w:rsidP="00D95F0C">
      <w:pPr>
        <w:pStyle w:val="Bibliography"/>
        <w:rPr>
          <w:rFonts w:cs="Arial"/>
          <w:lang w:val="en-US"/>
        </w:rPr>
      </w:pPr>
      <w:r w:rsidRPr="00D95F0C">
        <w:rPr>
          <w:rFonts w:cs="Arial"/>
          <w:lang w:val="en-US"/>
        </w:rPr>
        <w:t xml:space="preserve">16. Ozodiegwu ID, Ambrose M, Galatas B, Runge M, Nandi A, Okuneye K, et al. Application of mathematical modelling to inform national malaria intervention planning in Nigeria. Malaria Journal. 2023;22:137. </w:t>
      </w:r>
    </w:p>
    <w:p w14:paraId="2E193DDA" w14:textId="77777777" w:rsidR="00D95F0C" w:rsidRPr="00D95F0C" w:rsidRDefault="00D95F0C" w:rsidP="00D95F0C">
      <w:pPr>
        <w:pStyle w:val="Bibliography"/>
        <w:rPr>
          <w:rFonts w:cs="Arial"/>
          <w:lang w:val="en-US"/>
        </w:rPr>
      </w:pPr>
      <w:r w:rsidRPr="00D95F0C">
        <w:rPr>
          <w:rFonts w:cs="Arial"/>
          <w:lang w:val="en-US"/>
        </w:rPr>
        <w:t xml:space="preserve">17. Awine T, Silal SP. Accounting for regional transmission variability and the impact of malaria control interventions in Ghana: a population level mathematical modelling approach. Malar J. 2020;19:423. </w:t>
      </w:r>
    </w:p>
    <w:p w14:paraId="19669084" w14:textId="77777777" w:rsidR="00D95F0C" w:rsidRPr="00D95F0C" w:rsidRDefault="00D95F0C" w:rsidP="00D95F0C">
      <w:pPr>
        <w:pStyle w:val="Bibliography"/>
        <w:rPr>
          <w:rFonts w:cs="Arial"/>
          <w:lang w:val="en-US"/>
        </w:rPr>
      </w:pPr>
      <w:r w:rsidRPr="00D95F0C">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0EC2D3E6" w14:textId="77777777" w:rsidR="00D95F0C" w:rsidRPr="00D95F0C" w:rsidRDefault="00D95F0C" w:rsidP="00D95F0C">
      <w:pPr>
        <w:pStyle w:val="Bibliography"/>
        <w:rPr>
          <w:rFonts w:cs="Arial"/>
          <w:lang w:val="en-US"/>
        </w:rPr>
      </w:pPr>
      <w:r w:rsidRPr="00D95F0C">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6347DE04" w14:textId="77777777" w:rsidR="00D95F0C" w:rsidRPr="00D95F0C" w:rsidRDefault="00D95F0C" w:rsidP="00D95F0C">
      <w:pPr>
        <w:pStyle w:val="Bibliography"/>
        <w:rPr>
          <w:rFonts w:cs="Arial"/>
          <w:lang w:val="en-US"/>
        </w:rPr>
      </w:pPr>
      <w:r w:rsidRPr="00D95F0C">
        <w:rPr>
          <w:rFonts w:cs="Arial"/>
          <w:lang w:val="en-US"/>
        </w:rPr>
        <w:t xml:space="preserve">20. Hogan AB, Winskill P, Ghani AC. Estimated impact of RTS,S/AS01 malaria vaccine allocation strategies in sub-Saharan Africa: A modelling study. PLoS Med. 2020;17:e1003377. </w:t>
      </w:r>
    </w:p>
    <w:p w14:paraId="571D39E3" w14:textId="77777777" w:rsidR="00D95F0C" w:rsidRPr="00D95F0C" w:rsidRDefault="00D95F0C" w:rsidP="00D95F0C">
      <w:pPr>
        <w:pStyle w:val="Bibliography"/>
        <w:rPr>
          <w:rFonts w:cs="Arial"/>
          <w:lang w:val="en-US"/>
        </w:rPr>
      </w:pPr>
      <w:r w:rsidRPr="00D95F0C">
        <w:rPr>
          <w:rFonts w:cs="Arial"/>
          <w:lang w:val="en-US"/>
        </w:rPr>
        <w:t xml:space="preserve">21. Egger M, Johnson L, Althaus C, Schöni A, Salanti G, Low N, et al. Developing WHO guidelines: Time to formally include evidence from mathematical modelling studies. F1000Res. 2018;6:1584. </w:t>
      </w:r>
    </w:p>
    <w:p w14:paraId="17428BAA" w14:textId="77777777" w:rsidR="00D95F0C" w:rsidRPr="00D95F0C" w:rsidRDefault="00D95F0C" w:rsidP="00D95F0C">
      <w:pPr>
        <w:pStyle w:val="Bibliography"/>
        <w:rPr>
          <w:rFonts w:cs="Arial"/>
          <w:lang w:val="en-US"/>
        </w:rPr>
      </w:pPr>
      <w:r w:rsidRPr="00D95F0C">
        <w:rPr>
          <w:rFonts w:cs="Arial"/>
          <w:lang w:val="en-US"/>
        </w:rPr>
        <w:t>22. OpenMalaria wiki [Internet]. GitHub. [cited 2024 Mar 16]. Available from: https://github.com/SwissTPH/openmalaria/wiki/Home</w:t>
      </w:r>
    </w:p>
    <w:p w14:paraId="6EF4B632" w14:textId="77777777" w:rsidR="00D95F0C" w:rsidRPr="00D95F0C" w:rsidRDefault="00D95F0C" w:rsidP="00D95F0C">
      <w:pPr>
        <w:pStyle w:val="Bibliography"/>
        <w:rPr>
          <w:rFonts w:cs="Arial"/>
          <w:lang w:val="en-US"/>
        </w:rPr>
      </w:pPr>
      <w:r w:rsidRPr="00D95F0C">
        <w:rPr>
          <w:rFonts w:cs="Arial"/>
          <w:lang w:val="en-US"/>
        </w:rPr>
        <w:t>23. Overview of EMOD software — Malaria Model documentation [Internet]. [cited 2024 Mar 16]. Available from: https://docs.idmod.org/projects/emod-malaria/en/latest/software-overview.html</w:t>
      </w:r>
    </w:p>
    <w:p w14:paraId="3CFE9A45" w14:textId="77777777" w:rsidR="00D95F0C" w:rsidRPr="00D95F0C" w:rsidRDefault="00D95F0C" w:rsidP="00D95F0C">
      <w:pPr>
        <w:pStyle w:val="Bibliography"/>
        <w:rPr>
          <w:rFonts w:cs="Arial"/>
          <w:lang w:val="en-US"/>
        </w:rPr>
      </w:pPr>
      <w:r w:rsidRPr="00D95F0C">
        <w:rPr>
          <w:rFonts w:cs="Arial"/>
          <w:lang w:val="en-US"/>
        </w:rPr>
        <w:t>24. An individual based model for malaria [Internet]. [cited 2024 May 10]. Available from: https://mrc-ide.github.io/malariasimulation/</w:t>
      </w:r>
    </w:p>
    <w:p w14:paraId="0E711785" w14:textId="77777777" w:rsidR="00D95F0C" w:rsidRPr="00D95F0C" w:rsidRDefault="00D95F0C" w:rsidP="00D95F0C">
      <w:pPr>
        <w:pStyle w:val="Bibliography"/>
        <w:rPr>
          <w:rFonts w:cs="Arial"/>
          <w:lang w:val="en-US"/>
        </w:rPr>
      </w:pPr>
      <w:r w:rsidRPr="00D95F0C">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14:paraId="23A0039D" w14:textId="77777777" w:rsidR="00D95F0C" w:rsidRPr="00D95F0C" w:rsidRDefault="00D95F0C" w:rsidP="00D95F0C">
      <w:pPr>
        <w:pStyle w:val="Bibliography"/>
        <w:rPr>
          <w:rFonts w:cs="Arial"/>
          <w:lang w:val="en-US"/>
        </w:rPr>
      </w:pPr>
      <w:r w:rsidRPr="00D95F0C">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4CB75DA6" w14:textId="77777777" w:rsidR="00D95F0C" w:rsidRPr="00D95F0C" w:rsidRDefault="00D95F0C" w:rsidP="00D95F0C">
      <w:pPr>
        <w:pStyle w:val="Bibliography"/>
        <w:rPr>
          <w:rFonts w:cs="Arial"/>
          <w:lang w:val="en-US"/>
        </w:rPr>
      </w:pPr>
      <w:r w:rsidRPr="00D95F0C">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31908B50" w14:textId="77777777" w:rsidR="00D95F0C" w:rsidRPr="00D95F0C" w:rsidRDefault="00D95F0C" w:rsidP="00D95F0C">
      <w:pPr>
        <w:pStyle w:val="Bibliography"/>
        <w:rPr>
          <w:rFonts w:cs="Arial"/>
          <w:lang w:val="en-US"/>
        </w:rPr>
      </w:pPr>
      <w:r w:rsidRPr="00D95F0C">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113D4605" w14:textId="77777777" w:rsidR="00D95F0C" w:rsidRPr="00D95F0C" w:rsidRDefault="00D95F0C" w:rsidP="00D95F0C">
      <w:pPr>
        <w:pStyle w:val="Bibliography"/>
        <w:rPr>
          <w:rFonts w:cs="Arial"/>
          <w:lang w:val="en-US"/>
        </w:rPr>
      </w:pPr>
      <w:r w:rsidRPr="00D95F0C">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14:paraId="76B3EC01" w14:textId="77777777" w:rsidR="00D95F0C" w:rsidRPr="00D95F0C" w:rsidRDefault="00D95F0C" w:rsidP="00D95F0C">
      <w:pPr>
        <w:pStyle w:val="Bibliography"/>
        <w:rPr>
          <w:rFonts w:cs="Arial"/>
          <w:lang w:val="en-US"/>
        </w:rPr>
      </w:pPr>
      <w:r w:rsidRPr="00D95F0C">
        <w:rPr>
          <w:rFonts w:cs="Arial"/>
          <w:lang w:val="en-US"/>
        </w:rPr>
        <w:t xml:space="preserve">30. McCulloch J, Ge J, Ward JA, Heppenstall A, Polhill JG, Malleson N. Calibrating Agent-Based Models Using Uncertainty Quantification Methods. JASSS. 2022;25:1. </w:t>
      </w:r>
    </w:p>
    <w:p w14:paraId="6F71D96C" w14:textId="77777777" w:rsidR="00D95F0C" w:rsidRPr="00D95F0C" w:rsidRDefault="00D95F0C" w:rsidP="00D95F0C">
      <w:pPr>
        <w:pStyle w:val="Bibliography"/>
        <w:rPr>
          <w:rFonts w:cs="Arial"/>
        </w:rPr>
      </w:pPr>
      <w:r w:rsidRPr="00D95F0C">
        <w:rPr>
          <w:rFonts w:cs="Arial"/>
          <w:lang w:val="en-US"/>
        </w:rPr>
        <w:t xml:space="preserve">31. Chitnis N, Hyman JM, Cushing JM. Determining important parameters in the spread of malaria through the sensitivity analysis of a mathematical model. </w:t>
      </w:r>
      <w:r w:rsidRPr="00D95F0C">
        <w:rPr>
          <w:rFonts w:cs="Arial"/>
        </w:rPr>
        <w:t xml:space="preserve">Bull Math Biol. 2008;70:1272–96. </w:t>
      </w:r>
    </w:p>
    <w:p w14:paraId="7DAEF632" w14:textId="77777777" w:rsidR="00D95F0C" w:rsidRPr="00D95F0C" w:rsidRDefault="00D95F0C" w:rsidP="00D95F0C">
      <w:pPr>
        <w:pStyle w:val="Bibliography"/>
        <w:rPr>
          <w:rFonts w:cs="Arial"/>
          <w:lang w:val="en-US"/>
        </w:rPr>
      </w:pPr>
      <w:r w:rsidRPr="00D95F0C">
        <w:rPr>
          <w:rFonts w:cs="Arial"/>
        </w:rPr>
        <w:t xml:space="preserve">32. Renardy M, Joslyn LR, Millar JA, Kirschner DE. </w:t>
      </w:r>
      <w:r w:rsidRPr="00D95F0C">
        <w:rPr>
          <w:rFonts w:cs="Arial"/>
          <w:lang w:val="en-US"/>
        </w:rPr>
        <w:t xml:space="preserve">To Sobol or not to Sobol? The effects of sampling schemes in systems biology applications. Mathematical Biosciences. 2021;337:108593. </w:t>
      </w:r>
    </w:p>
    <w:p w14:paraId="3C27E702" w14:textId="77777777" w:rsidR="00D95F0C" w:rsidRPr="00D95F0C" w:rsidRDefault="00D95F0C" w:rsidP="00D95F0C">
      <w:pPr>
        <w:pStyle w:val="Bibliography"/>
        <w:rPr>
          <w:rFonts w:cs="Arial"/>
          <w:lang w:val="en-US"/>
        </w:rPr>
      </w:pPr>
      <w:r w:rsidRPr="00D95F0C">
        <w:rPr>
          <w:rFonts w:cs="Arial"/>
          <w:lang w:val="en-US"/>
        </w:rPr>
        <w:t xml:space="preserve">33. Kennedy MC, O’Hagan A. Bayesian Calibration of Computer Models. Journal of the Royal Statistical Society Series B: Statistical Methodology. 2001;63:425–64. </w:t>
      </w:r>
    </w:p>
    <w:p w14:paraId="61D60187" w14:textId="77777777" w:rsidR="00D95F0C" w:rsidRPr="00D95F0C" w:rsidRDefault="00D95F0C" w:rsidP="00D95F0C">
      <w:pPr>
        <w:pStyle w:val="Bibliography"/>
        <w:rPr>
          <w:rFonts w:cs="Arial"/>
          <w:lang w:val="en-US"/>
        </w:rPr>
      </w:pPr>
      <w:r w:rsidRPr="00D95F0C">
        <w:rPr>
          <w:rFonts w:cs="Arial"/>
          <w:lang w:val="en-US"/>
        </w:rPr>
        <w:t xml:space="preserve">34. Minter A, Retkute R. Approximate Bayesian Computation for infectious disease modelling. Epidemics. 2019;29:100368. </w:t>
      </w:r>
    </w:p>
    <w:p w14:paraId="6A059505" w14:textId="77777777" w:rsidR="00D95F0C" w:rsidRPr="00D95F0C" w:rsidRDefault="00D95F0C" w:rsidP="00D95F0C">
      <w:pPr>
        <w:pStyle w:val="Bibliography"/>
        <w:rPr>
          <w:rFonts w:cs="Arial"/>
          <w:lang w:val="en-US"/>
        </w:rPr>
      </w:pPr>
      <w:r w:rsidRPr="00D95F0C">
        <w:rPr>
          <w:rFonts w:cs="Arial"/>
          <w:lang w:val="en-US"/>
        </w:rPr>
        <w:t>35.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7332E01E" w14:textId="77777777" w:rsidR="00D95F0C" w:rsidRPr="00D95F0C" w:rsidRDefault="00D95F0C" w:rsidP="00D95F0C">
      <w:pPr>
        <w:pStyle w:val="Bibliography"/>
        <w:rPr>
          <w:rFonts w:cs="Arial"/>
          <w:lang w:val="en-US"/>
        </w:rPr>
      </w:pPr>
      <w:r w:rsidRPr="00D95F0C">
        <w:rPr>
          <w:rFonts w:cs="Arial"/>
          <w:lang w:val="en-US"/>
        </w:rPr>
        <w:t>36. Gelman. Bayesian Data Analysis [Internet]. 2014. Available from: https://stat.columbia.edu/~gelman/book/BDA3.pdf</w:t>
      </w:r>
    </w:p>
    <w:p w14:paraId="01CCD00B" w14:textId="77777777" w:rsidR="00D95F0C" w:rsidRPr="00D95F0C" w:rsidRDefault="00D95F0C" w:rsidP="00D95F0C">
      <w:pPr>
        <w:pStyle w:val="Bibliography"/>
        <w:rPr>
          <w:rFonts w:cs="Arial"/>
          <w:lang w:val="en-US"/>
        </w:rPr>
      </w:pPr>
      <w:r w:rsidRPr="00D95F0C">
        <w:rPr>
          <w:rFonts w:cs="Arial"/>
          <w:lang w:val="en-US"/>
        </w:rPr>
        <w:t xml:space="preserve">37. Reiker T, Golumbeanu M, Shattock A, Burgert L, Smith TA, Filippi S, et al. Emulator-based Bayesian optimization for efficient multi-objective calibration of an individual-based model of malaria. Nat Commun. 2021;12:7212. </w:t>
      </w:r>
    </w:p>
    <w:p w14:paraId="2955F443" w14:textId="77777777" w:rsidR="00D95F0C" w:rsidRPr="00D95F0C" w:rsidRDefault="00D95F0C" w:rsidP="00D95F0C">
      <w:pPr>
        <w:pStyle w:val="Bibliography"/>
        <w:rPr>
          <w:rFonts w:cs="Arial"/>
          <w:lang w:val="en-US"/>
        </w:rPr>
      </w:pPr>
      <w:r w:rsidRPr="00D95F0C">
        <w:rPr>
          <w:rFonts w:cs="Arial"/>
          <w:lang w:val="en-US"/>
        </w:rPr>
        <w:t xml:space="preserve">38. Hazelbag CM, Dushoff J, Dominic EM, Mthombothi ZE, Delva W. Calibration of individual-based models to epidemiological data: A systematic review. Kouyos RD, editor. PLoS Comput Biol. 2020;16:e1007893. </w:t>
      </w:r>
    </w:p>
    <w:p w14:paraId="61888602" w14:textId="77777777" w:rsidR="00D95F0C" w:rsidRPr="00D95F0C" w:rsidRDefault="00D95F0C" w:rsidP="00D95F0C">
      <w:pPr>
        <w:pStyle w:val="Bibliography"/>
        <w:rPr>
          <w:rFonts w:cs="Arial"/>
          <w:lang w:val="en-US"/>
        </w:rPr>
      </w:pPr>
      <w:r w:rsidRPr="00D95F0C">
        <w:rPr>
          <w:rFonts w:cs="Arial"/>
          <w:lang w:val="en-US"/>
        </w:rPr>
        <w:t xml:space="preserve">39. Shaukat AM, Breman JG, McKenzie FE. Using the entomological inoculation rate to assess the impact of vector control on malaria parasite transmission and elimination. Malaria Journal. 2010;9:122. </w:t>
      </w:r>
    </w:p>
    <w:p w14:paraId="4D89D923" w14:textId="77777777" w:rsidR="00D95F0C" w:rsidRPr="00D95F0C" w:rsidRDefault="00D95F0C" w:rsidP="00D95F0C">
      <w:pPr>
        <w:pStyle w:val="Bibliography"/>
        <w:rPr>
          <w:rFonts w:cs="Arial"/>
          <w:lang w:val="en-US"/>
        </w:rPr>
      </w:pPr>
      <w:r w:rsidRPr="00D95F0C">
        <w:rPr>
          <w:rFonts w:cs="Arial"/>
          <w:lang w:val="en-US"/>
        </w:rPr>
        <w:lastRenderedPageBreak/>
        <w:t xml:space="preserve">40. Ionides EL, Breto C, Park J, Smith RA, King AA. Monte Carlo profile confidence intervals for dynamic systems. J R Soc Interface. 2017;14:20170126. </w:t>
      </w:r>
    </w:p>
    <w:p w14:paraId="3C5BE876" w14:textId="77777777" w:rsidR="00D95F0C" w:rsidRPr="00D95F0C" w:rsidRDefault="00D95F0C" w:rsidP="00D95F0C">
      <w:pPr>
        <w:pStyle w:val="Bibliography"/>
        <w:rPr>
          <w:rFonts w:cs="Arial"/>
          <w:lang w:val="en-US"/>
        </w:rPr>
      </w:pPr>
      <w:r w:rsidRPr="00D95F0C">
        <w:rPr>
          <w:rFonts w:cs="Arial"/>
          <w:lang w:val="en-US"/>
        </w:rPr>
        <w:t xml:space="preserve">41. WHO, RBM Partnership to End Malaria. High burden to high impact: a targeted malaria response. 2018. </w:t>
      </w:r>
    </w:p>
    <w:p w14:paraId="2CF1BB0E" w14:textId="77777777" w:rsidR="00D95F0C" w:rsidRPr="00D95F0C" w:rsidRDefault="00D95F0C" w:rsidP="00D95F0C">
      <w:pPr>
        <w:pStyle w:val="Bibliography"/>
        <w:rPr>
          <w:rFonts w:cs="Arial"/>
          <w:lang w:val="en-US"/>
        </w:rPr>
      </w:pPr>
      <w:r w:rsidRPr="00D95F0C">
        <w:rPr>
          <w:rFonts w:cs="Arial"/>
          <w:lang w:val="en-US"/>
        </w:rPr>
        <w:t xml:space="preserve">42. Retkute R, Touloupou P, Basáñez M-G, Hollingsworth TD, Spencer SEF. Integrating geostatistical maps and infectious disease transmission models using adaptive multiple importance sampling. The Annals of Applied Statistics. 2021;15:1980–98. </w:t>
      </w:r>
    </w:p>
    <w:p w14:paraId="50A1C6CD" w14:textId="77777777" w:rsidR="00D95F0C" w:rsidRPr="00D95F0C" w:rsidRDefault="00D95F0C" w:rsidP="00D95F0C">
      <w:pPr>
        <w:pStyle w:val="Bibliography"/>
        <w:rPr>
          <w:rFonts w:cs="Arial"/>
        </w:rPr>
      </w:pPr>
      <w:r w:rsidRPr="00D95F0C">
        <w:rPr>
          <w:rFonts w:cs="Arial"/>
          <w:lang w:val="en-US"/>
        </w:rPr>
        <w:t xml:space="preserve">43. McCarthy KA, Wenger EA, Huynh GH, Eckhoff PA. Calibration of an intrahost malaria model and parameter ensemble evaluation of a pre-erythrocytic vaccine. </w:t>
      </w:r>
      <w:r w:rsidRPr="00D95F0C">
        <w:rPr>
          <w:rFonts w:cs="Arial"/>
        </w:rPr>
        <w:t xml:space="preserve">Malaria Journal. 2015;14:6. </w:t>
      </w:r>
    </w:p>
    <w:p w14:paraId="01AD4254" w14:textId="409F8D49"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6"/>
      <w:pgSz w:w="11907" w:h="16840"/>
      <w:pgMar w:top="1134" w:right="1418" w:bottom="1134" w:left="1418" w:header="567" w:footer="43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 w:author="Günther Fink" w:date="2024-07-25T14:49:00Z" w:initials="GF">
    <w:p w14:paraId="172DAE91" w14:textId="5BB61254" w:rsidR="008F0288" w:rsidRPr="00FD4A94" w:rsidRDefault="008F0288">
      <w:pPr>
        <w:pStyle w:val="CommentText"/>
        <w:rPr>
          <w:lang w:val="en-US"/>
        </w:rPr>
      </w:pPr>
      <w:r>
        <w:rPr>
          <w:rStyle w:val="CommentReference"/>
        </w:rPr>
        <w:annotationRef/>
      </w:r>
      <w:r w:rsidRPr="00FD4A94">
        <w:rPr>
          <w:lang w:val="en-US"/>
        </w:rPr>
        <w:t>What do you mean by that</w:t>
      </w:r>
      <w:r>
        <w:rPr>
          <w:lang w:val="en-US"/>
        </w:rPr>
        <w:t>? Isn’t the program national now?</w:t>
      </w:r>
    </w:p>
  </w:comment>
  <w:comment w:id="16" w:author="Zenabu Suboi" w:date="2024-07-30T14:09:00Z" w:initials="ZS">
    <w:p w14:paraId="5586DBEB" w14:textId="7395568C" w:rsidR="00F16598" w:rsidRPr="00A7187C" w:rsidRDefault="008F0288">
      <w:pPr>
        <w:pStyle w:val="CommentText"/>
        <w:rPr>
          <w:lang w:val="en-US"/>
        </w:rPr>
      </w:pPr>
      <w:r>
        <w:rPr>
          <w:rStyle w:val="CommentReference"/>
        </w:rPr>
        <w:annotationRef/>
      </w:r>
      <w:r w:rsidRPr="00A7187C">
        <w:rPr>
          <w:lang w:val="en-US"/>
        </w:rPr>
        <w:t>No, it is not. A recent NMEP re</w:t>
      </w:r>
      <w:r>
        <w:rPr>
          <w:lang w:val="en-US"/>
        </w:rPr>
        <w:t>port states that vaccines are currently implemented in 93 out of 261 districts [NMESP]. I have now indicated this in section 1.1</w:t>
      </w:r>
    </w:p>
  </w:comment>
  <w:comment w:id="21" w:author="Günther Fink" w:date="2024-07-25T14:50:00Z" w:initials="GF">
    <w:p w14:paraId="0C074886" w14:textId="513E080F" w:rsidR="008F0288" w:rsidRPr="00FD4A94" w:rsidRDefault="008F0288">
      <w:pPr>
        <w:pStyle w:val="CommentText"/>
        <w:rPr>
          <w:lang w:val="en-US"/>
        </w:rPr>
      </w:pPr>
      <w:r>
        <w:rPr>
          <w:rStyle w:val="CommentReference"/>
        </w:rPr>
        <w:annotationRef/>
      </w:r>
      <w:r w:rsidRPr="00FD4A94">
        <w:rPr>
          <w:lang w:val="en-US"/>
        </w:rPr>
        <w:t>Wouldn’t this always be part of parameter uncertainty</w:t>
      </w:r>
      <w:r>
        <w:rPr>
          <w:lang w:val="en-US"/>
        </w:rPr>
        <w:t>?</w:t>
      </w:r>
    </w:p>
  </w:comment>
  <w:comment w:id="22" w:author="Zenabu Suboi" w:date="2024-07-30T14:42:00Z" w:initials="ZS">
    <w:p w14:paraId="29D8C0FF" w14:textId="64104580" w:rsidR="008F0288" w:rsidRPr="006B5254" w:rsidRDefault="008F0288">
      <w:pPr>
        <w:pStyle w:val="CommentText"/>
        <w:rPr>
          <w:lang w:val="en-US"/>
        </w:rPr>
      </w:pPr>
      <w:r>
        <w:rPr>
          <w:rStyle w:val="CommentReference"/>
        </w:rPr>
        <w:annotationRef/>
      </w:r>
      <w:r w:rsidRPr="006B5254">
        <w:rPr>
          <w:lang w:val="en-US"/>
        </w:rPr>
        <w:t>This comes from inaccuracies in the data (eg: wrong measurements)</w:t>
      </w:r>
      <w:r>
        <w:rPr>
          <w:lang w:val="en-US"/>
        </w:rPr>
        <w:t xml:space="preserve"> and this uncertainty will be propagated through the model whether the data are used to estimate some unknown parameters or not</w:t>
      </w:r>
    </w:p>
  </w:comment>
  <w:comment w:id="25" w:author="Günther Fink" w:date="2024-07-25T14:52:00Z" w:initials="GF">
    <w:p w14:paraId="6701C3F5" w14:textId="5DF0170A" w:rsidR="008F0288" w:rsidRPr="00FD4A94" w:rsidRDefault="008F0288">
      <w:pPr>
        <w:pStyle w:val="CommentText"/>
        <w:rPr>
          <w:lang w:val="en-US"/>
        </w:rPr>
      </w:pPr>
      <w:r>
        <w:rPr>
          <w:rStyle w:val="CommentReference"/>
        </w:rPr>
        <w:annotationRef/>
      </w:r>
      <w:r w:rsidRPr="00FD4A94">
        <w:rPr>
          <w:lang w:val="en-US"/>
        </w:rPr>
        <w:t>Do you mean «Key modeling parameters with uncertainty</w:t>
      </w:r>
      <w:r>
        <w:rPr>
          <w:lang w:val="en-US"/>
        </w:rPr>
        <w:t>” here? Sources were already described above</w:t>
      </w:r>
    </w:p>
  </w:comment>
  <w:comment w:id="26" w:author="Zenabu Suboi" w:date="2024-07-30T14:06:00Z" w:initials="ZS">
    <w:p w14:paraId="286EAC2B" w14:textId="3530BC7A" w:rsidR="008F0288" w:rsidRPr="00A7187C" w:rsidRDefault="008F0288">
      <w:pPr>
        <w:pStyle w:val="CommentText"/>
        <w:rPr>
          <w:sz w:val="16"/>
          <w:szCs w:val="16"/>
          <w:lang w:val="en-US"/>
        </w:rPr>
      </w:pPr>
      <w:r>
        <w:rPr>
          <w:rStyle w:val="CommentReference"/>
        </w:rPr>
        <w:annotationRef/>
      </w:r>
      <w:r>
        <w:rPr>
          <w:rStyle w:val="CommentReference"/>
          <w:lang w:val="en-US"/>
        </w:rPr>
        <w:t>I have edited the title</w:t>
      </w:r>
    </w:p>
  </w:comment>
  <w:comment w:id="28" w:author="Günther Fink" w:date="2024-07-25T14:54:00Z" w:initials="GF">
    <w:p w14:paraId="204DB27D" w14:textId="4DC9EB3D" w:rsidR="008F0288" w:rsidRPr="00FD4A94" w:rsidRDefault="008F0288">
      <w:pPr>
        <w:pStyle w:val="CommentText"/>
        <w:rPr>
          <w:lang w:val="en-US"/>
        </w:rPr>
      </w:pPr>
      <w:r>
        <w:rPr>
          <w:rStyle w:val="CommentReference"/>
        </w:rPr>
        <w:annotationRef/>
      </w:r>
      <w:r w:rsidRPr="00FD4A94">
        <w:rPr>
          <w:lang w:val="en-US"/>
        </w:rPr>
        <w:t>General comment: this first chapter is exceptionally well written – really well done</w:t>
      </w:r>
      <w:r>
        <w:rPr>
          <w:lang w:val="en-US"/>
        </w:rPr>
        <w:t xml:space="preserve">! </w:t>
      </w:r>
    </w:p>
  </w:comment>
  <w:comment w:id="29" w:author="Zenabu Suboi" w:date="2024-08-02T14:53:00Z" w:initials="ZS">
    <w:p w14:paraId="6C4A898B" w14:textId="3E4D68F9" w:rsidR="008F0288" w:rsidRPr="00AF0DF3" w:rsidRDefault="008F0288">
      <w:pPr>
        <w:pStyle w:val="CommentText"/>
        <w:rPr>
          <w:lang w:val="en-US"/>
        </w:rPr>
      </w:pPr>
      <w:r>
        <w:rPr>
          <w:rStyle w:val="CommentReference"/>
        </w:rPr>
        <w:annotationRef/>
      </w:r>
      <w:r w:rsidRPr="00AF0DF3">
        <w:rPr>
          <w:lang w:val="en-US"/>
        </w:rPr>
        <w:t>Thank you</w:t>
      </w:r>
      <w:r w:rsidR="00F16598">
        <w:rPr>
          <w:lang w:val="en-US"/>
        </w:rPr>
        <w:t xml:space="preserve"> very much</w:t>
      </w:r>
    </w:p>
  </w:comment>
  <w:comment w:id="31" w:author="Günther Fink" w:date="2024-07-25T14:55:00Z" w:initials="GF">
    <w:p w14:paraId="1291E1EA" w14:textId="065CCC08" w:rsidR="008F0288" w:rsidRPr="00FD4A94" w:rsidRDefault="008F0288">
      <w:pPr>
        <w:pStyle w:val="CommentText"/>
        <w:rPr>
          <w:lang w:val="en-US"/>
        </w:rPr>
      </w:pPr>
      <w:r>
        <w:rPr>
          <w:rStyle w:val="CommentReference"/>
        </w:rPr>
        <w:annotationRef/>
      </w:r>
      <w:r w:rsidRPr="00FD4A94">
        <w:rPr>
          <w:lang w:val="en-US"/>
        </w:rPr>
        <w:t>Sounds a bitt he same as point 1</w:t>
      </w:r>
    </w:p>
  </w:comment>
  <w:comment w:id="32" w:author="Zenabu Suboi" w:date="2024-07-30T14:46:00Z" w:initials="ZS">
    <w:p w14:paraId="298261DD" w14:textId="17E57561" w:rsidR="008F0288" w:rsidRPr="006B5254" w:rsidRDefault="008F0288">
      <w:pPr>
        <w:pStyle w:val="CommentText"/>
        <w:rPr>
          <w:lang w:val="en-US"/>
        </w:rPr>
      </w:pPr>
      <w:r>
        <w:rPr>
          <w:rStyle w:val="CommentReference"/>
        </w:rPr>
        <w:annotationRef/>
      </w:r>
      <w:r w:rsidRPr="006B5254">
        <w:rPr>
          <w:lang w:val="en-US"/>
        </w:rPr>
        <w:t xml:space="preserve">Point </w:t>
      </w:r>
      <w:r>
        <w:rPr>
          <w:lang w:val="en-US"/>
        </w:rPr>
        <w:t>1</w:t>
      </w:r>
      <w:r w:rsidRPr="006B5254">
        <w:rPr>
          <w:lang w:val="en-US"/>
        </w:rPr>
        <w:t xml:space="preserve"> aims to identify the parameters driving the un</w:t>
      </w:r>
      <w:r>
        <w:rPr>
          <w:lang w:val="en-US"/>
        </w:rPr>
        <w:t>certainty whereas point 3 is simulating the impact of interventions while taking into account the uncertainties from the parameters identified in point 1</w:t>
      </w:r>
    </w:p>
  </w:comment>
  <w:comment w:id="37" w:author="Günther Fink" w:date="2024-07-25T14:56:00Z" w:initials="GF">
    <w:p w14:paraId="3585CA6B" w14:textId="774E503D" w:rsidR="008F0288" w:rsidRPr="00AA04B4" w:rsidRDefault="008F0288">
      <w:pPr>
        <w:pStyle w:val="CommentText"/>
        <w:rPr>
          <w:lang w:val="en-US"/>
        </w:rPr>
      </w:pPr>
      <w:r>
        <w:rPr>
          <w:rStyle w:val="CommentReference"/>
        </w:rPr>
        <w:annotationRef/>
      </w:r>
      <w:r w:rsidRPr="00AA04B4">
        <w:rPr>
          <w:lang w:val="en-US"/>
        </w:rPr>
        <w:t>These make sense – how will you determin</w:t>
      </w:r>
      <w:r>
        <w:rPr>
          <w:lang w:val="en-US"/>
        </w:rPr>
        <w:t>e the variability in each factor considered? Just plus/minus one SD? + 100%?</w:t>
      </w:r>
    </w:p>
  </w:comment>
  <w:comment w:id="38" w:author="Zenabu Suboi" w:date="2024-07-30T16:51:00Z" w:initials="ZS">
    <w:p w14:paraId="27F21BC6" w14:textId="01C7E9B9" w:rsidR="008F0288" w:rsidRDefault="008F0288">
      <w:pPr>
        <w:pStyle w:val="CommentText"/>
        <w:rPr>
          <w:lang w:val="en-US"/>
        </w:rPr>
      </w:pPr>
      <w:r>
        <w:rPr>
          <w:rStyle w:val="CommentReference"/>
        </w:rPr>
        <w:annotationRef/>
      </w:r>
      <w:r w:rsidRPr="000617E4">
        <w:rPr>
          <w:lang w:val="en-US"/>
        </w:rPr>
        <w:t>No, the Sobol method uses vaiance decomposition</w:t>
      </w:r>
      <w:r>
        <w:rPr>
          <w:lang w:val="en-US"/>
        </w:rPr>
        <w:t xml:space="preserve"> to calculate the sensitivitity indices. </w:t>
      </w:r>
    </w:p>
    <w:p w14:paraId="6D5E21B7" w14:textId="77777777" w:rsidR="008F0288" w:rsidRDefault="008F0288">
      <w:pPr>
        <w:pStyle w:val="CommentText"/>
        <w:rPr>
          <w:lang w:val="en-US"/>
        </w:rPr>
      </w:pPr>
    </w:p>
    <w:p w14:paraId="0BFB1A42" w14:textId="27293562" w:rsidR="008F0288" w:rsidRDefault="008F0288">
      <w:pPr>
        <w:pStyle w:val="CommentText"/>
        <w:rPr>
          <w:lang w:val="en-US"/>
        </w:rPr>
      </w:pPr>
      <w:r>
        <w:rPr>
          <w:lang w:val="en-US"/>
        </w:rPr>
        <w:t xml:space="preserve">It calculates the variability of each factor/parameter as variance of the conditional expectation of the model output given each factor considered - </w:t>
      </w:r>
      <w:r w:rsidRPr="003009A9">
        <w:rPr>
          <w:i/>
          <w:lang w:val="en-US"/>
        </w:rPr>
        <w:t>V(E(Y|Xi))</w:t>
      </w:r>
    </w:p>
    <w:p w14:paraId="56950280" w14:textId="77777777" w:rsidR="008F0288" w:rsidRDefault="008F0288">
      <w:pPr>
        <w:pStyle w:val="CommentText"/>
        <w:rPr>
          <w:lang w:val="en-US"/>
        </w:rPr>
      </w:pPr>
    </w:p>
    <w:p w14:paraId="56E7F5E6" w14:textId="6379D697" w:rsidR="008F0288" w:rsidRDefault="008F0288">
      <w:pPr>
        <w:pStyle w:val="CommentText"/>
        <w:rPr>
          <w:lang w:val="en-US"/>
        </w:rPr>
      </w:pPr>
      <w:r>
        <w:rPr>
          <w:lang w:val="en-US"/>
        </w:rPr>
        <w:t xml:space="preserve">The </w:t>
      </w:r>
      <w:r w:rsidRPr="006C21CF">
        <w:rPr>
          <w:lang w:val="en-US"/>
        </w:rPr>
        <w:t>sensitivity</w:t>
      </w:r>
      <w:r>
        <w:rPr>
          <w:lang w:val="en-US"/>
        </w:rPr>
        <w:t xml:space="preserve"> index then becomes the ratio of each conditional variance to the unconditional</w:t>
      </w:r>
      <w:r w:rsidRPr="006C21CF">
        <w:rPr>
          <w:lang w:val="en-US"/>
        </w:rPr>
        <w:t xml:space="preserve"> variance </w:t>
      </w:r>
    </w:p>
    <w:p w14:paraId="272ED9A0" w14:textId="5761A3AF" w:rsidR="008F0288" w:rsidRDefault="008F0288">
      <w:pPr>
        <w:pStyle w:val="CommentText"/>
        <w:rPr>
          <w:lang w:val="en-US"/>
        </w:rPr>
      </w:pPr>
    </w:p>
    <w:p w14:paraId="57D148B0" w14:textId="75CD89DD" w:rsidR="008F0288" w:rsidRDefault="008F0288">
      <w:pPr>
        <w:pStyle w:val="CommentText"/>
        <w:rPr>
          <w:lang w:val="en-US"/>
        </w:rPr>
      </w:pPr>
      <w:r w:rsidRPr="001437E2">
        <w:rPr>
          <w:lang w:val="en-US"/>
        </w:rPr>
        <w:t xml:space="preserve">The most sensitive parameters can then be identified and ranked as the parameters with the largest </w:t>
      </w:r>
      <w:r w:rsidRPr="006C21CF">
        <w:rPr>
          <w:lang w:val="en-US"/>
        </w:rPr>
        <w:t>sensitivity</w:t>
      </w:r>
      <w:r w:rsidRPr="001437E2">
        <w:rPr>
          <w:lang w:val="en-US"/>
        </w:rPr>
        <w:t xml:space="preserve"> indices</w:t>
      </w:r>
    </w:p>
    <w:p w14:paraId="692EDD44" w14:textId="42579829" w:rsidR="0044496A" w:rsidRDefault="0044496A">
      <w:pPr>
        <w:pStyle w:val="CommentText"/>
        <w:rPr>
          <w:lang w:val="en-US"/>
        </w:rPr>
      </w:pPr>
    </w:p>
    <w:p w14:paraId="357524C0" w14:textId="37AF63C8" w:rsidR="0044496A" w:rsidRPr="001437E2" w:rsidRDefault="0044496A">
      <w:pPr>
        <w:pStyle w:val="CommentText"/>
        <w:rPr>
          <w:lang w:val="en-US"/>
        </w:rPr>
      </w:pPr>
      <w:r>
        <w:rPr>
          <w:lang w:val="en-US"/>
        </w:rPr>
        <w:t>(this has been added to the text under description)</w:t>
      </w:r>
    </w:p>
  </w:comment>
  <w:comment w:id="41" w:author="Günther Fink" w:date="2024-07-25T14:58:00Z" w:initials="GF">
    <w:p w14:paraId="1ACA1021" w14:textId="2C071DE9" w:rsidR="008F0288" w:rsidRPr="00AA04B4" w:rsidRDefault="008F0288">
      <w:pPr>
        <w:pStyle w:val="CommentText"/>
        <w:rPr>
          <w:lang w:val="en-US"/>
        </w:rPr>
      </w:pPr>
      <w:r>
        <w:rPr>
          <w:rStyle w:val="CommentReference"/>
        </w:rPr>
        <w:annotationRef/>
      </w:r>
      <w:r w:rsidRPr="00AA04B4">
        <w:rPr>
          <w:lang w:val="en-US"/>
        </w:rPr>
        <w:t xml:space="preserve">As output, this seems a bit narrow – will these results be generalizable for other users of this package, or will this just apply to </w:t>
      </w:r>
      <w:r>
        <w:rPr>
          <w:lang w:val="en-US"/>
        </w:rPr>
        <w:t>Ghana?</w:t>
      </w:r>
    </w:p>
  </w:comment>
  <w:comment w:id="42" w:author="Zenabu Suboi" w:date="2024-07-30T16:32:00Z" w:initials="ZS">
    <w:p w14:paraId="10932A20" w14:textId="37D1DE41" w:rsidR="008F0288" w:rsidRPr="00D93EA4" w:rsidRDefault="008F0288">
      <w:pPr>
        <w:pStyle w:val="CommentText"/>
        <w:rPr>
          <w:lang w:val="en-US"/>
        </w:rPr>
      </w:pPr>
      <w:r>
        <w:rPr>
          <w:rStyle w:val="CommentReference"/>
        </w:rPr>
        <w:annotationRef/>
      </w:r>
      <w:r>
        <w:rPr>
          <w:lang w:val="en-US"/>
        </w:rPr>
        <w:t>The sensitivity analysis will be integrated in the OpenMalaria workflow package which will be publicly available (I have also inserted this in the text under outputs and deliverables).</w:t>
      </w:r>
    </w:p>
  </w:comment>
  <w:comment w:id="45" w:author="Günther Fink" w:date="2024-07-25T15:00:00Z" w:initials="GF">
    <w:p w14:paraId="06D230FA" w14:textId="0B0AE773" w:rsidR="008F0288" w:rsidRPr="005B3772" w:rsidRDefault="008F0288">
      <w:pPr>
        <w:pStyle w:val="CommentText"/>
        <w:rPr>
          <w:lang w:val="en-US"/>
        </w:rPr>
      </w:pPr>
      <w:r>
        <w:rPr>
          <w:rStyle w:val="CommentReference"/>
        </w:rPr>
        <w:annotationRef/>
      </w:r>
      <w:r w:rsidRPr="005B3772">
        <w:rPr>
          <w:lang w:val="en-US"/>
        </w:rPr>
        <w:t>No more spraying?</w:t>
      </w:r>
    </w:p>
  </w:comment>
  <w:comment w:id="46" w:author="Zenabu Suboi" w:date="2024-07-30T16:27:00Z" w:initials="ZS">
    <w:p w14:paraId="73F27DEB" w14:textId="04404CDD" w:rsidR="008F0288" w:rsidRPr="0049710D" w:rsidRDefault="008F0288">
      <w:pPr>
        <w:pStyle w:val="CommentText"/>
        <w:rPr>
          <w:lang w:val="en-US"/>
        </w:rPr>
      </w:pPr>
      <w:r>
        <w:rPr>
          <w:rStyle w:val="CommentReference"/>
        </w:rPr>
        <w:annotationRef/>
      </w:r>
      <w:r>
        <w:rPr>
          <w:lang w:val="en-US"/>
        </w:rPr>
        <w:t>included</w:t>
      </w:r>
    </w:p>
  </w:comment>
  <w:comment w:id="49" w:author="Günther Fink" w:date="2024-07-25T15:00:00Z" w:initials="GF">
    <w:p w14:paraId="49021125" w14:textId="2A494AD3" w:rsidR="008F0288" w:rsidRPr="00AA04B4" w:rsidRDefault="008F0288">
      <w:pPr>
        <w:pStyle w:val="CommentText"/>
        <w:rPr>
          <w:lang w:val="en-US"/>
        </w:rPr>
      </w:pPr>
      <w:r>
        <w:rPr>
          <w:rStyle w:val="CommentReference"/>
        </w:rPr>
        <w:annotationRef/>
      </w:r>
      <w:r w:rsidRPr="00AA04B4">
        <w:rPr>
          <w:lang w:val="en-US"/>
        </w:rPr>
        <w:t xml:space="preserve">This sounds different from the 3 interventions above. </w:t>
      </w:r>
      <w:r>
        <w:rPr>
          <w:lang w:val="en-US"/>
        </w:rPr>
        <w:t xml:space="preserve">I thought Ghana already decided to do vaccination everywhere, no? </w:t>
      </w:r>
    </w:p>
  </w:comment>
  <w:comment w:id="50" w:author="Zenabu Suboi" w:date="2024-07-30T16:29:00Z" w:initials="ZS">
    <w:p w14:paraId="42FA35D8" w14:textId="210FF4A5" w:rsidR="008F0288" w:rsidRPr="0049710D" w:rsidRDefault="008F0288">
      <w:pPr>
        <w:pStyle w:val="CommentText"/>
        <w:rPr>
          <w:lang w:val="en-US"/>
        </w:rPr>
      </w:pPr>
      <w:r>
        <w:rPr>
          <w:rStyle w:val="CommentReference"/>
        </w:rPr>
        <w:annotationRef/>
      </w:r>
      <w:r w:rsidRPr="0049710D">
        <w:rPr>
          <w:lang w:val="en-US"/>
        </w:rPr>
        <w:t>Yes, it is stated in the new NMESP for 2024-2028</w:t>
      </w:r>
      <w:r>
        <w:rPr>
          <w:lang w:val="en-US"/>
        </w:rPr>
        <w:t xml:space="preserve"> but has not</w:t>
      </w:r>
      <w:r w:rsidRPr="0049710D">
        <w:rPr>
          <w:lang w:val="en-US"/>
        </w:rPr>
        <w:t xml:space="preserve"> yet taken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2DAE91" w15:done="0"/>
  <w15:commentEx w15:paraId="5586DBEB" w15:paraIdParent="172DAE91" w15:done="0"/>
  <w15:commentEx w15:paraId="0C074886" w15:done="0"/>
  <w15:commentEx w15:paraId="29D8C0FF" w15:paraIdParent="0C074886" w15:done="0"/>
  <w15:commentEx w15:paraId="6701C3F5" w15:done="0"/>
  <w15:commentEx w15:paraId="286EAC2B" w15:paraIdParent="6701C3F5" w15:done="0"/>
  <w15:commentEx w15:paraId="204DB27D" w15:done="0"/>
  <w15:commentEx w15:paraId="6C4A898B" w15:paraIdParent="204DB27D" w15:done="0"/>
  <w15:commentEx w15:paraId="1291E1EA" w15:done="0"/>
  <w15:commentEx w15:paraId="298261DD" w15:paraIdParent="1291E1EA" w15:done="0"/>
  <w15:commentEx w15:paraId="3585CA6B" w15:done="0"/>
  <w15:commentEx w15:paraId="357524C0" w15:paraIdParent="3585CA6B" w15:done="0"/>
  <w15:commentEx w15:paraId="1ACA1021" w15:done="0"/>
  <w15:commentEx w15:paraId="10932A20" w15:paraIdParent="1ACA1021" w15:done="0"/>
  <w15:commentEx w15:paraId="06D230FA" w15:done="0"/>
  <w15:commentEx w15:paraId="73F27DEB" w15:paraIdParent="06D230FA" w15:done="0"/>
  <w15:commentEx w15:paraId="49021125" w15:done="0"/>
  <w15:commentEx w15:paraId="42FA35D8" w15:paraIdParent="4902112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80122B" w14:textId="77777777" w:rsidR="00347D4A" w:rsidRDefault="00347D4A">
      <w:pPr>
        <w:spacing w:after="0"/>
      </w:pPr>
      <w:r>
        <w:separator/>
      </w:r>
    </w:p>
  </w:endnote>
  <w:endnote w:type="continuationSeparator" w:id="0">
    <w:p w14:paraId="7FF04601" w14:textId="77777777" w:rsidR="00347D4A" w:rsidRDefault="00347D4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8F0288" w:rsidRPr="00703CF5" w:rsidRDefault="008F0288">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8F0288" w:rsidRPr="00227289" w:rsidRDefault="008F0288"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14:paraId="71CF0D51" w14:textId="77777777" w:rsidR="008F0288" w:rsidRPr="00227289" w:rsidRDefault="008F0288">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8F0288" w:rsidRDefault="008F0288">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8F0288" w:rsidRDefault="008F0288">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00085D2B" w:rsidR="008F0288" w:rsidRPr="009872D7" w:rsidRDefault="008F0288"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8B19EC">
          <w:rPr>
            <w:noProof/>
            <w:lang w:val="en-US"/>
          </w:rPr>
          <w:t>i</w:t>
        </w:r>
        <w:r>
          <w:rPr>
            <w:noProof/>
          </w:rPr>
          <w:fldChar w:fldCharType="end"/>
        </w:r>
      </w:sdtContent>
    </w:sdt>
  </w:p>
  <w:p w14:paraId="41CFA956" w14:textId="77777777" w:rsidR="008F0288" w:rsidRPr="006A0729" w:rsidRDefault="008F0288"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29215710" w:rsidR="008F0288" w:rsidRDefault="008F0288" w:rsidP="003A7268">
    <w:pPr>
      <w:jc w:val="right"/>
    </w:pPr>
    <w:r>
      <w:fldChar w:fldCharType="begin"/>
    </w:r>
    <w:r w:rsidRPr="00703CF5">
      <w:rPr>
        <w:lang w:val="en-US"/>
      </w:rPr>
      <w:instrText>PAGE</w:instrText>
    </w:r>
    <w:r>
      <w:fldChar w:fldCharType="separate"/>
    </w:r>
    <w:r w:rsidR="008B19EC">
      <w:rPr>
        <w:noProof/>
        <w:lang w:val="en-US"/>
      </w:rPr>
      <w:t>15</w:t>
    </w:r>
    <w:r>
      <w:fldChar w:fldCharType="end"/>
    </w:r>
  </w:p>
  <w:p w14:paraId="189DAC4A" w14:textId="77777777" w:rsidR="008F0288" w:rsidRPr="00703CF5" w:rsidRDefault="008F0288"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292629" w14:textId="77777777" w:rsidR="00347D4A" w:rsidRDefault="00347D4A">
      <w:pPr>
        <w:spacing w:after="0"/>
      </w:pPr>
      <w:r>
        <w:separator/>
      </w:r>
    </w:p>
  </w:footnote>
  <w:footnote w:type="continuationSeparator" w:id="0">
    <w:p w14:paraId="4C2DF6CB" w14:textId="77777777" w:rsidR="00347D4A" w:rsidRDefault="00347D4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8F0288" w:rsidRDefault="008F0288"/>
  <w:p w14:paraId="543A8EA8" w14:textId="77777777" w:rsidR="008F0288" w:rsidRDefault="008F028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8F0288" w:rsidRPr="006A0729" w:rsidRDefault="008F0288">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ünther Fink">
    <w15:presenceInfo w15:providerId="None" w15:userId="Günther Fink"/>
  </w15:person>
  <w15:person w15:author="Zenabu Suboi">
    <w15:presenceInfo w15:providerId="None" w15:userId="Zenabu Subo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36B55"/>
    <w:rsid w:val="000617E4"/>
    <w:rsid w:val="000648A2"/>
    <w:rsid w:val="000723A0"/>
    <w:rsid w:val="00086974"/>
    <w:rsid w:val="00092CA1"/>
    <w:rsid w:val="000A4937"/>
    <w:rsid w:val="000A6348"/>
    <w:rsid w:val="000A6D69"/>
    <w:rsid w:val="000B0048"/>
    <w:rsid w:val="000C0633"/>
    <w:rsid w:val="000D1B0A"/>
    <w:rsid w:val="000D59C4"/>
    <w:rsid w:val="000E5E5C"/>
    <w:rsid w:val="000E786A"/>
    <w:rsid w:val="000F16B6"/>
    <w:rsid w:val="00113B68"/>
    <w:rsid w:val="00123B02"/>
    <w:rsid w:val="00137EC3"/>
    <w:rsid w:val="00140B92"/>
    <w:rsid w:val="0014222C"/>
    <w:rsid w:val="001437E2"/>
    <w:rsid w:val="00147112"/>
    <w:rsid w:val="001A74EB"/>
    <w:rsid w:val="001B690B"/>
    <w:rsid w:val="001C1DCD"/>
    <w:rsid w:val="001E6330"/>
    <w:rsid w:val="001F179A"/>
    <w:rsid w:val="00210E14"/>
    <w:rsid w:val="00213D10"/>
    <w:rsid w:val="00216141"/>
    <w:rsid w:val="00227289"/>
    <w:rsid w:val="002337D7"/>
    <w:rsid w:val="00252861"/>
    <w:rsid w:val="00253E9E"/>
    <w:rsid w:val="0026134D"/>
    <w:rsid w:val="00281998"/>
    <w:rsid w:val="00286CF2"/>
    <w:rsid w:val="002958B4"/>
    <w:rsid w:val="00295C5F"/>
    <w:rsid w:val="002A1BD8"/>
    <w:rsid w:val="002A738B"/>
    <w:rsid w:val="002B0863"/>
    <w:rsid w:val="002B34FC"/>
    <w:rsid w:val="002B482B"/>
    <w:rsid w:val="002E707A"/>
    <w:rsid w:val="002F3CD4"/>
    <w:rsid w:val="003009A9"/>
    <w:rsid w:val="003268E7"/>
    <w:rsid w:val="00327987"/>
    <w:rsid w:val="003312F7"/>
    <w:rsid w:val="003404EA"/>
    <w:rsid w:val="003417AC"/>
    <w:rsid w:val="003452B0"/>
    <w:rsid w:val="00347D4A"/>
    <w:rsid w:val="003658AD"/>
    <w:rsid w:val="003A1278"/>
    <w:rsid w:val="003A1F55"/>
    <w:rsid w:val="003A7268"/>
    <w:rsid w:val="0041381B"/>
    <w:rsid w:val="0041424D"/>
    <w:rsid w:val="00421246"/>
    <w:rsid w:val="00435543"/>
    <w:rsid w:val="004439B5"/>
    <w:rsid w:val="0044496A"/>
    <w:rsid w:val="00466ED0"/>
    <w:rsid w:val="00486B6E"/>
    <w:rsid w:val="00486D99"/>
    <w:rsid w:val="00492702"/>
    <w:rsid w:val="0049710D"/>
    <w:rsid w:val="004B4652"/>
    <w:rsid w:val="004C234E"/>
    <w:rsid w:val="004D36E6"/>
    <w:rsid w:val="004E01B7"/>
    <w:rsid w:val="004E0F9C"/>
    <w:rsid w:val="004E5539"/>
    <w:rsid w:val="005063B9"/>
    <w:rsid w:val="0051553C"/>
    <w:rsid w:val="0051795C"/>
    <w:rsid w:val="00535298"/>
    <w:rsid w:val="005462BA"/>
    <w:rsid w:val="0055381B"/>
    <w:rsid w:val="005553AA"/>
    <w:rsid w:val="00585791"/>
    <w:rsid w:val="005A6768"/>
    <w:rsid w:val="005B3772"/>
    <w:rsid w:val="005C4A18"/>
    <w:rsid w:val="005D6442"/>
    <w:rsid w:val="005E051B"/>
    <w:rsid w:val="005E2C7D"/>
    <w:rsid w:val="005F28C4"/>
    <w:rsid w:val="005F481A"/>
    <w:rsid w:val="00601267"/>
    <w:rsid w:val="00602846"/>
    <w:rsid w:val="006159C4"/>
    <w:rsid w:val="0061667B"/>
    <w:rsid w:val="00641530"/>
    <w:rsid w:val="00653C63"/>
    <w:rsid w:val="006548FB"/>
    <w:rsid w:val="0067481E"/>
    <w:rsid w:val="00693237"/>
    <w:rsid w:val="006A0729"/>
    <w:rsid w:val="006A28C5"/>
    <w:rsid w:val="006B2005"/>
    <w:rsid w:val="006B5254"/>
    <w:rsid w:val="006B7CFD"/>
    <w:rsid w:val="006C21CF"/>
    <w:rsid w:val="006F2382"/>
    <w:rsid w:val="00703CF5"/>
    <w:rsid w:val="0070670B"/>
    <w:rsid w:val="00712196"/>
    <w:rsid w:val="00717CBF"/>
    <w:rsid w:val="007200FE"/>
    <w:rsid w:val="00722D5D"/>
    <w:rsid w:val="00764D9D"/>
    <w:rsid w:val="0077079D"/>
    <w:rsid w:val="00790447"/>
    <w:rsid w:val="0079393B"/>
    <w:rsid w:val="007B2795"/>
    <w:rsid w:val="007B362C"/>
    <w:rsid w:val="007C0923"/>
    <w:rsid w:val="007C4A32"/>
    <w:rsid w:val="007D4DCF"/>
    <w:rsid w:val="007E074F"/>
    <w:rsid w:val="007E2ADC"/>
    <w:rsid w:val="007E6F3A"/>
    <w:rsid w:val="00820540"/>
    <w:rsid w:val="008364EE"/>
    <w:rsid w:val="00842440"/>
    <w:rsid w:val="00842511"/>
    <w:rsid w:val="008432C5"/>
    <w:rsid w:val="00862195"/>
    <w:rsid w:val="00864F38"/>
    <w:rsid w:val="00884EE5"/>
    <w:rsid w:val="008A1D23"/>
    <w:rsid w:val="008A3908"/>
    <w:rsid w:val="008B19EC"/>
    <w:rsid w:val="008B2516"/>
    <w:rsid w:val="008D2CDD"/>
    <w:rsid w:val="008E7BA1"/>
    <w:rsid w:val="008F0288"/>
    <w:rsid w:val="00932F93"/>
    <w:rsid w:val="00936137"/>
    <w:rsid w:val="00947B06"/>
    <w:rsid w:val="00957E3A"/>
    <w:rsid w:val="009739D0"/>
    <w:rsid w:val="009811BF"/>
    <w:rsid w:val="009872D7"/>
    <w:rsid w:val="009A0CB2"/>
    <w:rsid w:val="009B01CC"/>
    <w:rsid w:val="009B5C63"/>
    <w:rsid w:val="009C1714"/>
    <w:rsid w:val="009C3A16"/>
    <w:rsid w:val="009D2FBA"/>
    <w:rsid w:val="009D327E"/>
    <w:rsid w:val="009D6A38"/>
    <w:rsid w:val="009E51EE"/>
    <w:rsid w:val="009F2A4E"/>
    <w:rsid w:val="009F3E7D"/>
    <w:rsid w:val="009F550F"/>
    <w:rsid w:val="00A020E8"/>
    <w:rsid w:val="00A06130"/>
    <w:rsid w:val="00A15C7A"/>
    <w:rsid w:val="00A17148"/>
    <w:rsid w:val="00A26F48"/>
    <w:rsid w:val="00A30EE6"/>
    <w:rsid w:val="00A31C5F"/>
    <w:rsid w:val="00A3332F"/>
    <w:rsid w:val="00A337B2"/>
    <w:rsid w:val="00A36D7E"/>
    <w:rsid w:val="00A51F6E"/>
    <w:rsid w:val="00A65951"/>
    <w:rsid w:val="00A70CAF"/>
    <w:rsid w:val="00A7186E"/>
    <w:rsid w:val="00A7187C"/>
    <w:rsid w:val="00A94BCA"/>
    <w:rsid w:val="00A952E8"/>
    <w:rsid w:val="00AA04B4"/>
    <w:rsid w:val="00AA437C"/>
    <w:rsid w:val="00AB2C3A"/>
    <w:rsid w:val="00AC37B1"/>
    <w:rsid w:val="00AC56F2"/>
    <w:rsid w:val="00AC587D"/>
    <w:rsid w:val="00AE2DE2"/>
    <w:rsid w:val="00AF0DF3"/>
    <w:rsid w:val="00AF2A3C"/>
    <w:rsid w:val="00AF372A"/>
    <w:rsid w:val="00B015D5"/>
    <w:rsid w:val="00B14DCD"/>
    <w:rsid w:val="00B15FE9"/>
    <w:rsid w:val="00B32756"/>
    <w:rsid w:val="00B40EF5"/>
    <w:rsid w:val="00B53EEE"/>
    <w:rsid w:val="00B67E51"/>
    <w:rsid w:val="00B826A4"/>
    <w:rsid w:val="00B83DD5"/>
    <w:rsid w:val="00BA0970"/>
    <w:rsid w:val="00BA2C58"/>
    <w:rsid w:val="00BC13DD"/>
    <w:rsid w:val="00BE385F"/>
    <w:rsid w:val="00BE7956"/>
    <w:rsid w:val="00C01BCD"/>
    <w:rsid w:val="00C203A1"/>
    <w:rsid w:val="00C41E45"/>
    <w:rsid w:val="00C658F3"/>
    <w:rsid w:val="00C73589"/>
    <w:rsid w:val="00C75B8B"/>
    <w:rsid w:val="00C77B82"/>
    <w:rsid w:val="00C94934"/>
    <w:rsid w:val="00CA52A0"/>
    <w:rsid w:val="00CB3009"/>
    <w:rsid w:val="00CB56BA"/>
    <w:rsid w:val="00CE0CAB"/>
    <w:rsid w:val="00CF0FEF"/>
    <w:rsid w:val="00D04CD0"/>
    <w:rsid w:val="00D123D4"/>
    <w:rsid w:val="00D36785"/>
    <w:rsid w:val="00D47B86"/>
    <w:rsid w:val="00D47DE5"/>
    <w:rsid w:val="00D54591"/>
    <w:rsid w:val="00D5587C"/>
    <w:rsid w:val="00D645BC"/>
    <w:rsid w:val="00D674E0"/>
    <w:rsid w:val="00D90211"/>
    <w:rsid w:val="00D93EA4"/>
    <w:rsid w:val="00D95F0C"/>
    <w:rsid w:val="00DA1DF1"/>
    <w:rsid w:val="00DA4236"/>
    <w:rsid w:val="00DB0973"/>
    <w:rsid w:val="00DB55F0"/>
    <w:rsid w:val="00DC0708"/>
    <w:rsid w:val="00DC3206"/>
    <w:rsid w:val="00DD3847"/>
    <w:rsid w:val="00DD4591"/>
    <w:rsid w:val="00DD6EDC"/>
    <w:rsid w:val="00DD7C6B"/>
    <w:rsid w:val="00DF0D1F"/>
    <w:rsid w:val="00DF5DE7"/>
    <w:rsid w:val="00E0492D"/>
    <w:rsid w:val="00E11325"/>
    <w:rsid w:val="00E37D0A"/>
    <w:rsid w:val="00E45BDA"/>
    <w:rsid w:val="00E62324"/>
    <w:rsid w:val="00E65967"/>
    <w:rsid w:val="00E67814"/>
    <w:rsid w:val="00E70D9F"/>
    <w:rsid w:val="00E82198"/>
    <w:rsid w:val="00E9654C"/>
    <w:rsid w:val="00EA67BA"/>
    <w:rsid w:val="00EC5DB7"/>
    <w:rsid w:val="00EC712A"/>
    <w:rsid w:val="00ED0801"/>
    <w:rsid w:val="00ED538E"/>
    <w:rsid w:val="00EE2E67"/>
    <w:rsid w:val="00EE5AE8"/>
    <w:rsid w:val="00EE617A"/>
    <w:rsid w:val="00F13A7B"/>
    <w:rsid w:val="00F16598"/>
    <w:rsid w:val="00F17127"/>
    <w:rsid w:val="00F22BEB"/>
    <w:rsid w:val="00F36231"/>
    <w:rsid w:val="00F47E70"/>
    <w:rsid w:val="00F520DF"/>
    <w:rsid w:val="00F67DA5"/>
    <w:rsid w:val="00FA08BF"/>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microsoft.com/office/2011/relationships/commentsExtended" Target="commentsExtended.xml"/><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comments" Target="comments.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FE811A9-C863-4F63-BA9A-3CF3F21754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06</Words>
  <Characters>151869</Characters>
  <Application>Microsoft Office Word</Application>
  <DocSecurity>0</DocSecurity>
  <Lines>1265</Lines>
  <Paragraphs>3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5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5</cp:revision>
  <dcterms:created xsi:type="dcterms:W3CDTF">2024-08-06T13:05:00Z</dcterms:created>
  <dcterms:modified xsi:type="dcterms:W3CDTF">2024-08-06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